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E0405BD" w14:textId="586CE827" w:rsidR="0040081D" w:rsidRDefault="0040081D" w:rsidP="0040081D">
      <w:pPr>
        <w:pStyle w:val="Heading1"/>
        <w:spacing w:after="240" w:line="48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534762155"/>
      <w:bookmarkStart w:id="1" w:name="_Toc534762963"/>
      <w:r w:rsidRPr="0040081D">
        <w:rPr>
          <w:rFonts w:ascii="Times New Roman" w:hAnsi="Times New Roman" w:cs="Times New Roman"/>
          <w:b/>
          <w:color w:val="auto"/>
          <w:sz w:val="24"/>
          <w:szCs w:val="24"/>
        </w:rPr>
        <w:t>DAFTAR PUSTAKA</w:t>
      </w:r>
      <w:bookmarkEnd w:id="0"/>
      <w:bookmarkEnd w:id="1"/>
    </w:p>
    <w:p w14:paraId="23D235E0" w14:textId="6EE3AAFB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sz w:val="24"/>
        </w:rPr>
        <w:fldChar w:fldCharType="begin" w:fldLock="1"/>
      </w:r>
      <w:r w:rsidRPr="0036409C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36409C">
        <w:rPr>
          <w:rFonts w:ascii="Times New Roman" w:hAnsi="Times New Roman" w:cs="Times New Roman"/>
          <w:sz w:val="24"/>
        </w:rPr>
        <w:fldChar w:fldCharType="separate"/>
      </w:r>
      <w:r w:rsidRPr="0036409C">
        <w:rPr>
          <w:rFonts w:ascii="Times New Roman" w:hAnsi="Times New Roman" w:cs="Times New Roman"/>
          <w:noProof/>
          <w:sz w:val="24"/>
          <w:szCs w:val="24"/>
        </w:rPr>
        <w:t>Ariyani, N. N. T. D., dan Buddhiartha, I. K. (2014), P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engaruh Profitabilitas, Ukuran Perusahaan, Kompleksitas Operasi Perusahaan, dan Reputasi KAP Terhadap Audit Report Lag pada Perusahaan Manufaktur</w:t>
      </w:r>
      <w:r w:rsidR="00743F4E">
        <w:rPr>
          <w:rFonts w:ascii="Times New Roman" w:hAnsi="Times New Roman" w:cs="Times New Roman"/>
          <w:noProof/>
          <w:sz w:val="24"/>
          <w:szCs w:val="24"/>
        </w:rPr>
        <w:t>. Universitas Udayana.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="00743F4E">
        <w:rPr>
          <w:rFonts w:ascii="Times New Roman" w:hAnsi="Times New Roman" w:cs="Times New Roman"/>
          <w:noProof/>
          <w:sz w:val="24"/>
          <w:szCs w:val="24"/>
        </w:rPr>
        <w:t>, Vol. 8(2), 217-230</w:t>
      </w:r>
      <w:r w:rsidR="005903D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2699DAD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Asnawi, S. K., dan Chandra, W. (2015), </w:t>
      </w:r>
      <w:r w:rsidRPr="0036409C">
        <w:rPr>
          <w:rFonts w:ascii="Times New Roman" w:hAnsi="Times New Roman" w:cs="Times New Roman"/>
          <w:i/>
          <w:iCs/>
          <w:noProof/>
          <w:sz w:val="24"/>
          <w:szCs w:val="24"/>
        </w:rPr>
        <w:t>FINON (Finance for Non Finance)</w:t>
      </w:r>
      <w:r w:rsidRPr="0036409C">
        <w:rPr>
          <w:rFonts w:ascii="Times New Roman" w:hAnsi="Times New Roman" w:cs="Times New Roman"/>
          <w:noProof/>
          <w:sz w:val="24"/>
          <w:szCs w:val="24"/>
        </w:rPr>
        <w:t>, Jakarta: PT Raja Grafindo Persada.</w:t>
      </w:r>
    </w:p>
    <w:p w14:paraId="38D2E4BE" w14:textId="6C5722B0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Berliana, R. (2015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The Effect of Workload, Auditor Tenure, Specialist Auditor and Public Accounting Firm Size on Audit Report Lag</w:t>
      </w:r>
      <w:r w:rsidR="00743F4E">
        <w:rPr>
          <w:rFonts w:ascii="Times New Roman" w:hAnsi="Times New Roman" w:cs="Times New Roman"/>
          <w:iCs/>
          <w:noProof/>
          <w:sz w:val="24"/>
          <w:szCs w:val="24"/>
        </w:rPr>
        <w:t>. Soedirman University.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ournal Of Accounting.</w:t>
      </w:r>
    </w:p>
    <w:p w14:paraId="0D9E2046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Cooper, D. R., dan Schilnder (2006), </w:t>
      </w:r>
      <w:r w:rsidRPr="0036409C">
        <w:rPr>
          <w:rFonts w:ascii="Times New Roman" w:hAnsi="Times New Roman" w:cs="Times New Roman"/>
          <w:i/>
          <w:iCs/>
          <w:noProof/>
          <w:sz w:val="24"/>
          <w:szCs w:val="24"/>
        </w:rPr>
        <w:t>Metode Riset Bisnis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(Edisi 9), Jakarta: PT Media Global Edukasi.</w:t>
      </w:r>
    </w:p>
    <w:p w14:paraId="0648C957" w14:textId="2F234F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Dewangga, A., dan Laksito, H. (2015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Faktor-Faktor Yang Berpengaruh Terhadap Audit Report Lag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903D5">
        <w:rPr>
          <w:rFonts w:ascii="Times New Roman" w:hAnsi="Times New Roman" w:cs="Times New Roman"/>
          <w:noProof/>
          <w:sz w:val="24"/>
          <w:szCs w:val="24"/>
        </w:rPr>
        <w:t xml:space="preserve">Universitas Diponegoro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903D5">
        <w:rPr>
          <w:rFonts w:ascii="Times New Roman" w:hAnsi="Times New Roman" w:cs="Times New Roman"/>
          <w:noProof/>
          <w:sz w:val="24"/>
          <w:szCs w:val="24"/>
        </w:rPr>
        <w:t>Vol.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="005903D5">
        <w:rPr>
          <w:rFonts w:ascii="Times New Roman" w:hAnsi="Times New Roman" w:cs="Times New Roman"/>
          <w:noProof/>
          <w:sz w:val="24"/>
          <w:szCs w:val="24"/>
        </w:rPr>
        <w:t>(3), 2337-3806.</w:t>
      </w:r>
    </w:p>
    <w:p w14:paraId="3160D304" w14:textId="2DDA6F41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Dyer, J. C., dan Mchugh, A. J. (2011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The Timeliness of the Australian Annual Report times</w:t>
      </w:r>
      <w:r w:rsidR="00617A5C">
        <w:rPr>
          <w:rFonts w:ascii="Times New Roman" w:hAnsi="Times New Roman" w:cs="Times New Roman"/>
          <w:noProof/>
          <w:sz w:val="24"/>
          <w:szCs w:val="24"/>
        </w:rPr>
        <w:t>. University of Chicago.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Journal Of Accounting Research</w:t>
      </w:r>
      <w:r w:rsidR="00617A5C">
        <w:rPr>
          <w:rFonts w:ascii="Times New Roman" w:hAnsi="Times New Roman" w:cs="Times New Roman"/>
          <w:noProof/>
          <w:sz w:val="24"/>
          <w:szCs w:val="24"/>
        </w:rPr>
        <w:t>, Vol.13(2), 204-209.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6A8C1412" w14:textId="0FB0213D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Ferdina, N. W. A., dan Wirama, D. G. (2017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Profitabilitas, Leverage, Likuiditas dan Ukuran Perusahaan pada Ketepatwaktuan Laporan Keuangan</w:t>
      </w:r>
      <w:r w:rsidR="002A3635">
        <w:rPr>
          <w:rFonts w:ascii="Times New Roman" w:hAnsi="Times New Roman" w:cs="Times New Roman"/>
          <w:noProof/>
          <w:sz w:val="24"/>
          <w:szCs w:val="24"/>
        </w:rPr>
        <w:t>.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26027">
        <w:rPr>
          <w:rFonts w:ascii="Times New Roman" w:hAnsi="Times New Roman" w:cs="Times New Roman"/>
          <w:noProof/>
          <w:sz w:val="24"/>
          <w:szCs w:val="24"/>
        </w:rPr>
        <w:t xml:space="preserve">Universitas Udayana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="00D26027">
        <w:rPr>
          <w:rFonts w:ascii="Times New Roman" w:hAnsi="Times New Roman" w:cs="Times New Roman"/>
          <w:iCs/>
          <w:noProof/>
          <w:sz w:val="24"/>
          <w:szCs w:val="24"/>
        </w:rPr>
        <w:t>,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 xml:space="preserve"> Vol.19</w:t>
      </w:r>
      <w:r w:rsidR="00D26027">
        <w:rPr>
          <w:rFonts w:ascii="Times New Roman" w:hAnsi="Times New Roman" w:cs="Times New Roman"/>
          <w:iCs/>
          <w:noProof/>
          <w:sz w:val="24"/>
          <w:szCs w:val="24"/>
        </w:rPr>
        <w:t>(3), 2293-2318.</w:t>
      </w:r>
    </w:p>
    <w:p w14:paraId="1AEAEBA8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Ghozali, I. (2016), </w:t>
      </w:r>
      <w:r w:rsidRPr="0036409C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</w:t>
      </w:r>
      <w:r w:rsidRPr="0036409C">
        <w:rPr>
          <w:rFonts w:ascii="Times New Roman" w:hAnsi="Times New Roman" w:cs="Times New Roman"/>
          <w:noProof/>
          <w:sz w:val="24"/>
          <w:szCs w:val="24"/>
        </w:rPr>
        <w:t>, Semarang: Badan Penerbit Universitas Diponegoro.</w:t>
      </w:r>
    </w:p>
    <w:p w14:paraId="415F3BD6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Mamduh, H. M., dan Abdul, Halim (2005), </w:t>
      </w:r>
      <w:r w:rsidRPr="0036409C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(Edisi 2)</w:t>
      </w:r>
      <w:r w:rsidRPr="0036409C">
        <w:rPr>
          <w:rFonts w:ascii="Times New Roman" w:hAnsi="Times New Roman" w:cs="Times New Roman"/>
          <w:noProof/>
          <w:sz w:val="24"/>
          <w:szCs w:val="24"/>
        </w:rPr>
        <w:t>, Yogyakarta.</w:t>
      </w:r>
    </w:p>
    <w:p w14:paraId="7D87563B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Hilmi, dan Ali (2008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Ketepatan Waktu Penyampaian Laporan Keuangan (Studi Empiris pada Perusahaan-perusahaan yang Terdaftar di BEI Periode 2004-2006)</w:t>
      </w:r>
      <w:r w:rsidRPr="0036409C">
        <w:rPr>
          <w:rFonts w:ascii="Times New Roman" w:hAnsi="Times New Roman" w:cs="Times New Roman"/>
          <w:noProof/>
          <w:sz w:val="24"/>
          <w:szCs w:val="24"/>
        </w:rPr>
        <w:t>, Jurnal Akuntansi.</w:t>
      </w:r>
    </w:p>
    <w:p w14:paraId="4C041F4D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Ikatan Akuntansi Indonesia (2012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Standar Akuntansi Keuangan</w:t>
      </w:r>
      <w:r w:rsidRPr="0036409C">
        <w:rPr>
          <w:rFonts w:ascii="Times New Roman" w:hAnsi="Times New Roman" w:cs="Times New Roman"/>
          <w:noProof/>
          <w:sz w:val="24"/>
          <w:szCs w:val="24"/>
        </w:rPr>
        <w:t>, Jakarta: Ikatan Akuntansi Indonesia.</w:t>
      </w:r>
    </w:p>
    <w:p w14:paraId="5531AF34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Ikatan Akuntansi Indonesia (2015).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rnyataan Standar Akuntansi Keuangan (PSAK) No.1: Penyajian Laporan Keuangan</w:t>
      </w:r>
      <w:r w:rsidRPr="0036409C">
        <w:rPr>
          <w:rFonts w:ascii="Times New Roman" w:hAnsi="Times New Roman" w:cs="Times New Roman"/>
          <w:noProof/>
          <w:sz w:val="24"/>
          <w:szCs w:val="24"/>
        </w:rPr>
        <w:t>, Jakarta: Ikatan Akuntansi Indonesia.</w:t>
      </w:r>
    </w:p>
    <w:p w14:paraId="6E1B3CBF" w14:textId="04CE2691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Jaswadi (2004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Dampak Earnings Reporting Lags terhadap Koefisien Respon Laba</w:t>
      </w:r>
      <w:r w:rsidR="002A3635">
        <w:rPr>
          <w:rFonts w:ascii="Times New Roman" w:hAnsi="Times New Roman" w:cs="Times New Roman"/>
          <w:noProof/>
          <w:sz w:val="24"/>
          <w:szCs w:val="24"/>
        </w:rPr>
        <w:t>. Uniiversitas Brawijaya.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Riset Akuntansi Indonesia</w:t>
      </w:r>
      <w:r w:rsidR="002A3635">
        <w:rPr>
          <w:rFonts w:ascii="Times New Roman" w:hAnsi="Times New Roman" w:cs="Times New Roman"/>
          <w:noProof/>
          <w:sz w:val="24"/>
          <w:szCs w:val="24"/>
        </w:rPr>
        <w:t>, Vol.7(3), 295-315.</w:t>
      </w:r>
    </w:p>
    <w:p w14:paraId="25F669F1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Jensen, M. C., dan Meckling, W. H. (1976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Theory of the Firm : Managerial Behavior , Agency Costs and Ownership Structure Theory of the Firm : Managerial Behavior , Agency Costs and Ownership Structure</w:t>
      </w:r>
      <w:r w:rsidRPr="0036409C">
        <w:rPr>
          <w:rFonts w:ascii="Times New Roman" w:hAnsi="Times New Roman" w:cs="Times New Roman"/>
          <w:noProof/>
          <w:sz w:val="24"/>
          <w:szCs w:val="24"/>
        </w:rPr>
        <w:t>, Journal Of Financial Economics.</w:t>
      </w:r>
    </w:p>
    <w:p w14:paraId="794B1472" w14:textId="1A95264E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Joened, J. A., dan Damayanthi, I. G. A. E. (2016)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Karakteristik Dewan Komisaris, Opini Auditor, Profitabilitas, dan Reputasi Auditor pada Timeliness of Financial Reporting</w:t>
      </w:r>
      <w:r w:rsidR="004F395F">
        <w:rPr>
          <w:rFonts w:ascii="Times New Roman" w:hAnsi="Times New Roman" w:cs="Times New Roman"/>
          <w:noProof/>
          <w:sz w:val="24"/>
          <w:szCs w:val="24"/>
        </w:rPr>
        <w:t>. Universitas Udayana.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="004F395F">
        <w:rPr>
          <w:rFonts w:ascii="Times New Roman" w:hAnsi="Times New Roman" w:cs="Times New Roman"/>
          <w:noProof/>
          <w:sz w:val="24"/>
          <w:szCs w:val="24"/>
        </w:rPr>
        <w:t>, Vol.14(1), 423-450.</w:t>
      </w:r>
    </w:p>
    <w:p w14:paraId="505C47B5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ieso, D. E., Weygandt, J. J., dan Warfield, T. D. (2018), </w:t>
      </w:r>
      <w:r w:rsidRPr="0036409C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(Edisi 3)</w:t>
      </w:r>
      <w:r w:rsidRPr="0036409C">
        <w:rPr>
          <w:rFonts w:ascii="Times New Roman" w:hAnsi="Times New Roman" w:cs="Times New Roman"/>
          <w:noProof/>
          <w:sz w:val="24"/>
          <w:szCs w:val="24"/>
        </w:rPr>
        <w:t>, United States of America: John Willey dan Sons Inc.</w:t>
      </w:r>
    </w:p>
    <w:p w14:paraId="7F37D2FA" w14:textId="5F351EB8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Lewis, B. L. (2011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Accounting Research Center, Booth School of Business</w:t>
      </w:r>
      <w:r w:rsidR="00262D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6409C">
        <w:rPr>
          <w:rFonts w:ascii="Times New Roman" w:hAnsi="Times New Roman" w:cs="Times New Roman"/>
          <w:noProof/>
          <w:sz w:val="24"/>
          <w:szCs w:val="24"/>
        </w:rPr>
        <w:t>University of Chicago.</w:t>
      </w:r>
      <w:r w:rsidR="00262D59">
        <w:rPr>
          <w:rFonts w:ascii="Times New Roman" w:hAnsi="Times New Roman" w:cs="Times New Roman"/>
          <w:noProof/>
          <w:sz w:val="24"/>
          <w:szCs w:val="24"/>
        </w:rPr>
        <w:t xml:space="preserve"> Journal of Accounting Research, Vol.28, 1-20.</w:t>
      </w:r>
    </w:p>
    <w:p w14:paraId="1BA5B410" w14:textId="58567C0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Mareta, S. (2015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Timeliness Publikasi Laporan Keuangan Periode 2009-2010 ( Studi Empiris Pada Bursa Efek Indonesia )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FA7D5C">
        <w:rPr>
          <w:rFonts w:ascii="Times New Roman" w:hAnsi="Times New Roman" w:cs="Times New Roman"/>
          <w:noProof/>
          <w:sz w:val="24"/>
          <w:szCs w:val="24"/>
        </w:rPr>
        <w:t xml:space="preserve">Universitas Mercu Buana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="00FA7D5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EF98B60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Market Bisnis. 2018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 xml:space="preserve">PT Bursa Efek Indonesia (BEI) memperpanjang suspensi atau penghentian sementara perdagangan saham lima perusahaan, </w:t>
      </w:r>
      <w:r w:rsidRPr="0036409C">
        <w:rPr>
          <w:rFonts w:ascii="Times New Roman" w:hAnsi="Times New Roman" w:cs="Times New Roman"/>
          <w:noProof/>
          <w:sz w:val="24"/>
          <w:szCs w:val="24"/>
        </w:rPr>
        <w:t>diakses 27 September 2018, https://market.bisnis.com.</w:t>
      </w:r>
    </w:p>
    <w:p w14:paraId="0664B93F" w14:textId="7AC635AD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Nasution, K. A. (2013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Likuiditas, Ukuran Perusahaan dan Profitabilitas Terhadap Ketepatan Waktu Dalam Pelaporan Keuangan (Studi Empiris Pada Perusahaan Manufaktur Yang Terdaftar Di BEI Periode 2009-20011)</w:t>
      </w:r>
      <w:r w:rsidR="00586636">
        <w:rPr>
          <w:rFonts w:ascii="Times New Roman" w:hAnsi="Times New Roman" w:cs="Times New Roman"/>
          <w:noProof/>
          <w:sz w:val="24"/>
          <w:szCs w:val="24"/>
        </w:rPr>
        <w:t xml:space="preserve">. Universitas Negeri Padang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36409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123516B" w14:textId="2D4CD98F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Novatiani, R. A., dan Asri, N. P. (2016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Leverage, Ukuran Perusahaan, Opini Auditor dan Kompleksitas Operasi Perusahaan Terhadap Ketepatan Waktu Penyampaian Laporan Keuangan Perusahaan</w:t>
      </w:r>
      <w:r w:rsidR="00564022">
        <w:rPr>
          <w:rFonts w:ascii="Times New Roman" w:hAnsi="Times New Roman" w:cs="Times New Roman"/>
          <w:noProof/>
          <w:sz w:val="24"/>
          <w:szCs w:val="24"/>
        </w:rPr>
        <w:t xml:space="preserve">. Universitas Widyatama - Bandung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 Bisnis dan Ekonomi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="00564022">
        <w:rPr>
          <w:rFonts w:ascii="Times New Roman" w:hAnsi="Times New Roman" w:cs="Times New Roman"/>
          <w:iCs/>
          <w:noProof/>
          <w:sz w:val="24"/>
          <w:szCs w:val="24"/>
        </w:rPr>
        <w:t>(1)</w:t>
      </w:r>
      <w:r w:rsidR="00564022">
        <w:rPr>
          <w:rFonts w:ascii="Times New Roman" w:hAnsi="Times New Roman" w:cs="Times New Roman"/>
          <w:noProof/>
          <w:sz w:val="24"/>
          <w:szCs w:val="24"/>
        </w:rPr>
        <w:t>, 2460-030X</w:t>
      </w:r>
      <w:r w:rsidR="00B61CB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2F7642B" w14:textId="3F5CA281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Nugraha, R., dan Hapsari, D. W. (2014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Leverage, Profitabilitas, Ukuran Perusahaan Terhadap Ketepatan Waktu Penyampaian Pelaporan Keuangan (Studi Empiris pada Perusahaan di Sektor Jasa yang Terdaftar di Bursa Efek Indonesia Periode 2010-2013)</w:t>
      </w:r>
      <w:r w:rsidR="00F33AFC">
        <w:rPr>
          <w:rFonts w:ascii="Times New Roman" w:hAnsi="Times New Roman" w:cs="Times New Roman"/>
          <w:noProof/>
          <w:sz w:val="24"/>
          <w:szCs w:val="24"/>
        </w:rPr>
        <w:t>.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36409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7CA877D" w14:textId="61C1AFCE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Panjaitan, C. M., dan Chairi, A. (2007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Tenure, Ukuran KAP dan Spesialisasi Auditor Terhadap Kualitas Audit</w:t>
      </w:r>
      <w:r w:rsidR="00F33AFC">
        <w:rPr>
          <w:rFonts w:ascii="Times New Roman" w:hAnsi="Times New Roman" w:cs="Times New Roman"/>
          <w:noProof/>
          <w:sz w:val="24"/>
          <w:szCs w:val="24"/>
        </w:rPr>
        <w:t xml:space="preserve">. Universitas Diponegoro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="003C1CD6">
        <w:rPr>
          <w:rFonts w:ascii="Times New Roman" w:hAnsi="Times New Roman" w:cs="Times New Roman"/>
          <w:noProof/>
          <w:sz w:val="24"/>
          <w:szCs w:val="24"/>
        </w:rPr>
        <w:t>(3), 1-12.</w:t>
      </w:r>
    </w:p>
    <w:p w14:paraId="7FBC6CEB" w14:textId="328DE86F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Primantara, I. M. D., dan Rasmini, N. K. (2015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Jenis Industri, Spesialisasi Industri Auditor, dan Opini Auditor Pada Audit Delay</w:t>
      </w:r>
      <w:r w:rsidR="00646DD3">
        <w:rPr>
          <w:rFonts w:ascii="Times New Roman" w:hAnsi="Times New Roman" w:cs="Times New Roman"/>
          <w:noProof/>
          <w:sz w:val="24"/>
          <w:szCs w:val="24"/>
        </w:rPr>
        <w:t>. Universitas Udayana.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="00646DD3">
        <w:rPr>
          <w:rFonts w:ascii="Times New Roman" w:hAnsi="Times New Roman" w:cs="Times New Roman"/>
          <w:noProof/>
          <w:sz w:val="24"/>
          <w:szCs w:val="24"/>
        </w:rPr>
        <w:t>, Vol.13(3), 1001-1028.</w:t>
      </w:r>
    </w:p>
    <w:p w14:paraId="7AAB8182" w14:textId="7C5C051C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Putra, I. G. A. P., dan Ramantha, I. W. (2015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Profitabilitas, Umur Perusahaan, Kepemilikan Institusional, Komisaris Independen, dan Komite Audit Pada Ketepatwaktuan Publikasi Laporan Keuangan Tahunan</w:t>
      </w:r>
      <w:r w:rsidR="00EF10E9">
        <w:rPr>
          <w:rFonts w:ascii="Times New Roman" w:hAnsi="Times New Roman" w:cs="Times New Roman"/>
          <w:noProof/>
          <w:sz w:val="24"/>
          <w:szCs w:val="24"/>
        </w:rPr>
        <w:t xml:space="preserve">. Universitas Udayana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="00EF10E9">
        <w:rPr>
          <w:rFonts w:ascii="Times New Roman" w:hAnsi="Times New Roman" w:cs="Times New Roman"/>
          <w:noProof/>
          <w:sz w:val="24"/>
          <w:szCs w:val="24"/>
        </w:rPr>
        <w:t>, Vol.10(1), 199-213.</w:t>
      </w:r>
    </w:p>
    <w:p w14:paraId="20944819" w14:textId="52878E22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Putri, B. P. (2015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Karakteristik Komite Audit, Fee Audit, Ukuran KAP, dan Internal Auditor Terhadap Ketepatan Waktu (Timeliness) Pelaporan Keuangan (Studi Empiris Pada Perusahaan yang Listing di BEI tahun 2013)</w:t>
      </w:r>
      <w:r w:rsidR="008F5496">
        <w:rPr>
          <w:rFonts w:ascii="Times New Roman" w:hAnsi="Times New Roman" w:cs="Times New Roman"/>
          <w:iCs/>
          <w:noProof/>
          <w:sz w:val="24"/>
          <w:szCs w:val="24"/>
        </w:rPr>
        <w:t>. Riau University.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="008F549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39EA1E6" w14:textId="01F015D8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Rachmawati, S. (2009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Faktor Internal dan Eksternal Perusahaan Terhadap Audit Delay dan Timeliness</w:t>
      </w:r>
      <w:r w:rsidR="002B5B81">
        <w:rPr>
          <w:rFonts w:ascii="Times New Roman" w:hAnsi="Times New Roman" w:cs="Times New Roman"/>
          <w:noProof/>
          <w:sz w:val="24"/>
          <w:szCs w:val="24"/>
        </w:rPr>
        <w:t xml:space="preserve">. Universitas Indonesia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36409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7B5E4F3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Republik Indonesia. 2010.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 xml:space="preserve">Peraturan Badan Pengawasan Keuangan dan Pembangunan (BPKP) Nomor: PER -211/ K /JF Tentang Standar Kompetensi Auditor. </w:t>
      </w:r>
      <w:r w:rsidRPr="0036409C">
        <w:rPr>
          <w:rFonts w:ascii="Times New Roman" w:hAnsi="Times New Roman" w:cs="Times New Roman"/>
          <w:noProof/>
          <w:sz w:val="24"/>
          <w:szCs w:val="24"/>
        </w:rPr>
        <w:t>Jakarta: Badan Pengawasan Keuangan dan Pembangunan.</w:t>
      </w:r>
    </w:p>
    <w:p w14:paraId="081D0371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epublik Indonesia. 2015.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 xml:space="preserve">Peraturan Otoritas Jasa Keuangan Nomor: 55/ POJK.04/ 2015 Tentang Pembentukan dan Pedoman Pelaksanaan Kerja Komite Audit. </w:t>
      </w:r>
      <w:r w:rsidRPr="0036409C">
        <w:rPr>
          <w:rFonts w:ascii="Times New Roman" w:hAnsi="Times New Roman" w:cs="Times New Roman"/>
          <w:noProof/>
          <w:sz w:val="24"/>
          <w:szCs w:val="24"/>
        </w:rPr>
        <w:t>Jakarta: Otoritas Jasa Keuangan.</w:t>
      </w:r>
    </w:p>
    <w:p w14:paraId="5C19AC43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Republik Indonesia. 2016.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 xml:space="preserve">Peraturan Otoritas Jasa Keuangan Nomor: 29/ POJK.04/ 2016 pasal 7 Tentang Laporan Tahunan Emiten Atau Perusahaan Publik. </w:t>
      </w:r>
      <w:r w:rsidRPr="0036409C">
        <w:rPr>
          <w:rFonts w:ascii="Times New Roman" w:hAnsi="Times New Roman" w:cs="Times New Roman"/>
          <w:noProof/>
          <w:sz w:val="24"/>
          <w:szCs w:val="24"/>
        </w:rPr>
        <w:t>Jakarta: Otoritas Jasa Keuangan.</w:t>
      </w:r>
    </w:p>
    <w:p w14:paraId="5FF2789B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Republik Indonesia. 2017.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 xml:space="preserve">Peraturan Otoritas Jasa Keuangan Nomor: 57/ POJK.04/ 2017 pasal 19 Tentang Penerapan Tata Kelola Perusahaan Efek Yang Melakukan Kegiatan Usaha Sebagai Penjamin Emisi Efek dan Perantara Pedagang Efek. </w:t>
      </w:r>
      <w:r w:rsidRPr="0036409C">
        <w:rPr>
          <w:rFonts w:ascii="Times New Roman" w:hAnsi="Times New Roman" w:cs="Times New Roman"/>
          <w:noProof/>
          <w:sz w:val="24"/>
          <w:szCs w:val="24"/>
        </w:rPr>
        <w:t>Jakarta: Otoritas Jasa Keuangan.</w:t>
      </w:r>
    </w:p>
    <w:p w14:paraId="7409AC38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Republik Indonesia. 2018.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 xml:space="preserve">Peraturan Otoritas Jasa Keuangan Nomor: 7/ POJK.04/ 2018 pasal 2 Tentang Penyampaian Laporan Keuangan Melalui Sistem Pelaporan Elektronik Emiten Atau Perusahaan Publik. </w:t>
      </w:r>
      <w:r w:rsidRPr="0036409C">
        <w:rPr>
          <w:rFonts w:ascii="Times New Roman" w:hAnsi="Times New Roman" w:cs="Times New Roman"/>
          <w:noProof/>
          <w:sz w:val="24"/>
          <w:szCs w:val="24"/>
        </w:rPr>
        <w:t>Jakarta: Otoritas Jasa Keuangan.</w:t>
      </w:r>
    </w:p>
    <w:p w14:paraId="3220DF59" w14:textId="6663AC1D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Respati, N. W. (2004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Faktor-Faktor Yang Berpengaruh Terhadap Ketepatan Waktu Pelaporan Keuangan: Studi Empiris di Bursa Efek Jakarta</w:t>
      </w:r>
      <w:r w:rsidR="00CF2497">
        <w:rPr>
          <w:rFonts w:ascii="Times New Roman" w:hAnsi="Times New Roman" w:cs="Times New Roman"/>
          <w:noProof/>
          <w:sz w:val="24"/>
          <w:szCs w:val="24"/>
        </w:rPr>
        <w:t xml:space="preserve">. Universitas Diponegoro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36409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2252EAD" w14:textId="7D077D90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Sartika, R. (2014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Komite Audit, Reputasi KAP dan Ukuran Perusahaan Terhadap Ketepatan Waktu Penyampaian Laporan Audit (Studi Empiris Pada Perusahaan Perbankan dan Perusahaan Asuransi yang Terdaftar di BEI)</w:t>
      </w:r>
      <w:r w:rsidR="000E155E">
        <w:rPr>
          <w:rFonts w:ascii="Times New Roman" w:hAnsi="Times New Roman" w:cs="Times New Roman"/>
          <w:noProof/>
          <w:sz w:val="24"/>
          <w:szCs w:val="24"/>
        </w:rPr>
        <w:t>. Universitas Negeri Padang</w:t>
      </w:r>
      <w:r w:rsidR="00AF782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36409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77C786A" w14:textId="0346C088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Setiawan, L., dan Fitriany (2011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Pengaruh Workload dan Spesialisasi Auditor Terhadap Kualitas Audit Dengan Kualitas Komite Audit Sebagai Variabel Pemoderasi</w:t>
      </w:r>
      <w:r w:rsidR="004F30AF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4F30AF">
        <w:rPr>
          <w:rFonts w:ascii="Times New Roman" w:hAnsi="Times New Roman" w:cs="Times New Roman"/>
          <w:iCs/>
          <w:noProof/>
          <w:sz w:val="24"/>
          <w:szCs w:val="24"/>
        </w:rPr>
        <w:t xml:space="preserve"> Universitas Indonesia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8</w:t>
      </w:r>
      <w:r w:rsidR="004F30AF">
        <w:rPr>
          <w:rFonts w:ascii="Times New Roman" w:hAnsi="Times New Roman" w:cs="Times New Roman"/>
          <w:noProof/>
          <w:sz w:val="24"/>
          <w:szCs w:val="24"/>
        </w:rPr>
        <w:t>(1), 36-63.</w:t>
      </w:r>
    </w:p>
    <w:p w14:paraId="5D2464FB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Sukrisno, A., dan I Cenik, A. (2014), </w:t>
      </w:r>
      <w:r w:rsidRPr="0036409C">
        <w:rPr>
          <w:rFonts w:ascii="Times New Roman" w:hAnsi="Times New Roman" w:cs="Times New Roman"/>
          <w:i/>
          <w:iCs/>
          <w:noProof/>
          <w:sz w:val="24"/>
          <w:szCs w:val="24"/>
        </w:rPr>
        <w:t>Etika Bisnis dan Profesi</w:t>
      </w:r>
      <w:r w:rsidRPr="0036409C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14:paraId="5842CF4B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Suwardjono (2005), </w:t>
      </w:r>
      <w:r w:rsidRPr="0036409C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: Perekayasaan Pelaporan Keuangan</w:t>
      </w: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>(Edisi 3)</w:t>
      </w:r>
      <w:r w:rsidRPr="0036409C">
        <w:rPr>
          <w:rFonts w:ascii="Times New Roman" w:hAnsi="Times New Roman" w:cs="Times New Roman"/>
          <w:noProof/>
          <w:sz w:val="24"/>
          <w:szCs w:val="24"/>
        </w:rPr>
        <w:t>, Jakarta: Erlangga.</w:t>
      </w:r>
    </w:p>
    <w:p w14:paraId="16174F7C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i/>
          <w:noProof/>
          <w:sz w:val="24"/>
          <w:szCs w:val="24"/>
        </w:rPr>
        <w:t xml:space="preserve">Statement of Financial Accounting Concepts (SFAC) No.1: Objectives of Financial Reporting by Business Enterprises </w:t>
      </w:r>
      <w:r w:rsidRPr="0036409C">
        <w:rPr>
          <w:rFonts w:ascii="Times New Roman" w:hAnsi="Times New Roman" w:cs="Times New Roman"/>
          <w:noProof/>
          <w:sz w:val="24"/>
          <w:szCs w:val="24"/>
        </w:rPr>
        <w:t>(1978).</w:t>
      </w:r>
    </w:p>
    <w:p w14:paraId="1750F65B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Tugiman, H. (2006), </w:t>
      </w:r>
      <w:r w:rsidRPr="0036409C">
        <w:rPr>
          <w:rFonts w:ascii="Times New Roman" w:hAnsi="Times New Roman" w:cs="Times New Roman"/>
          <w:i/>
          <w:iCs/>
          <w:noProof/>
          <w:sz w:val="24"/>
          <w:szCs w:val="24"/>
        </w:rPr>
        <w:t>Standar Profesional Audit Internal</w:t>
      </w:r>
      <w:r w:rsidRPr="0036409C">
        <w:rPr>
          <w:rFonts w:ascii="Times New Roman" w:hAnsi="Times New Roman" w:cs="Times New Roman"/>
          <w:noProof/>
          <w:sz w:val="24"/>
          <w:szCs w:val="24"/>
        </w:rPr>
        <w:t>, Yogyakarta: Kanisius.</w:t>
      </w:r>
    </w:p>
    <w:p w14:paraId="1807BE47" w14:textId="77777777" w:rsidR="00CA666F" w:rsidRPr="0036409C" w:rsidRDefault="00CA666F" w:rsidP="00CA666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6409C">
        <w:rPr>
          <w:rFonts w:ascii="Times New Roman" w:hAnsi="Times New Roman" w:cs="Times New Roman"/>
          <w:noProof/>
          <w:sz w:val="24"/>
          <w:szCs w:val="24"/>
        </w:rPr>
        <w:t xml:space="preserve">Wijaya, A. T., dan Rahardja, S. (2012), </w:t>
      </w:r>
      <w:r w:rsidRPr="0036409C">
        <w:rPr>
          <w:rFonts w:ascii="Times New Roman" w:hAnsi="Times New Roman" w:cs="Times New Roman"/>
          <w:i/>
          <w:noProof/>
          <w:sz w:val="24"/>
          <w:szCs w:val="24"/>
        </w:rPr>
        <w:t xml:space="preserve">Pengaruh Karakteristik Komite Audit Terhadap Audit Report Lag, </w:t>
      </w:r>
      <w:r w:rsidRPr="0036409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36409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C1B6CA0" w14:textId="77777777" w:rsidR="00CA666F" w:rsidRDefault="00CA666F" w:rsidP="00CA666F">
      <w:pPr>
        <w:jc w:val="both"/>
        <w:rPr>
          <w:rFonts w:ascii="Times New Roman" w:hAnsi="Times New Roman" w:cs="Times New Roman"/>
        </w:rPr>
      </w:pPr>
      <w:r w:rsidRPr="0036409C">
        <w:rPr>
          <w:rFonts w:ascii="Times New Roman" w:hAnsi="Times New Roman" w:cs="Times New Roman"/>
          <w:sz w:val="24"/>
        </w:rPr>
        <w:fldChar w:fldCharType="end"/>
      </w:r>
    </w:p>
    <w:p w14:paraId="4323373A" w14:textId="77777777" w:rsidR="00CA666F" w:rsidRDefault="00CA666F" w:rsidP="00CA666F">
      <w:pPr>
        <w:jc w:val="both"/>
      </w:pPr>
    </w:p>
    <w:p w14:paraId="390A84B6" w14:textId="77777777" w:rsidR="00CA666F" w:rsidRDefault="00CA666F" w:rsidP="00CA666F">
      <w:pPr>
        <w:jc w:val="both"/>
      </w:pPr>
    </w:p>
    <w:p w14:paraId="63920F62" w14:textId="77777777" w:rsidR="00CA666F" w:rsidRDefault="00CA666F" w:rsidP="00CA666F">
      <w:pPr>
        <w:jc w:val="both"/>
      </w:pPr>
      <w:bookmarkStart w:id="2" w:name="_GoBack"/>
      <w:bookmarkEnd w:id="2"/>
    </w:p>
    <w:p w14:paraId="75651790" w14:textId="77777777" w:rsidR="00CA666F" w:rsidRDefault="00CA666F" w:rsidP="00CA666F">
      <w:pPr>
        <w:jc w:val="both"/>
      </w:pPr>
    </w:p>
    <w:p w14:paraId="7D090AA1" w14:textId="3197E333" w:rsidR="0046293C" w:rsidRPr="00D71A02" w:rsidRDefault="0046293C" w:rsidP="00D71A02">
      <w:pPr>
        <w:jc w:val="both"/>
      </w:pPr>
    </w:p>
    <w:sectPr w:rsidR="0046293C" w:rsidRPr="00D71A02" w:rsidSect="000F2F61">
      <w:footerReference w:type="default" r:id="rId8"/>
      <w:pgSz w:w="12240" w:h="15840"/>
      <w:pgMar w:top="1418" w:right="1418" w:bottom="1418" w:left="1701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88D302" w14:textId="77777777" w:rsidR="006F0128" w:rsidRDefault="006F0128" w:rsidP="00861C02">
      <w:pPr>
        <w:spacing w:after="0" w:line="240" w:lineRule="auto"/>
      </w:pPr>
      <w:r>
        <w:separator/>
      </w:r>
    </w:p>
  </w:endnote>
  <w:endnote w:type="continuationSeparator" w:id="0">
    <w:p w14:paraId="6B9ACC37" w14:textId="77777777" w:rsidR="006F0128" w:rsidRDefault="006F0128" w:rsidP="00861C0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8590758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2A8F38" w14:textId="0F6D9FB7" w:rsidR="00F33AFC" w:rsidRDefault="00F33AF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6</w:t>
        </w:r>
        <w:r>
          <w:rPr>
            <w:noProof/>
          </w:rPr>
          <w:fldChar w:fldCharType="end"/>
        </w:r>
      </w:p>
    </w:sdtContent>
  </w:sdt>
  <w:p w14:paraId="64C56242" w14:textId="77777777" w:rsidR="00F33AFC" w:rsidRDefault="00F33AF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BA15B3" w14:textId="77777777" w:rsidR="006F0128" w:rsidRDefault="006F0128" w:rsidP="00861C02">
      <w:pPr>
        <w:spacing w:after="0" w:line="240" w:lineRule="auto"/>
      </w:pPr>
      <w:r>
        <w:separator/>
      </w:r>
    </w:p>
  </w:footnote>
  <w:footnote w:type="continuationSeparator" w:id="0">
    <w:p w14:paraId="2718C619" w14:textId="77777777" w:rsidR="006F0128" w:rsidRDefault="006F0128" w:rsidP="00861C0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A42FA7"/>
    <w:multiLevelType w:val="hybridMultilevel"/>
    <w:tmpl w:val="61BCE3B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2325A6A"/>
    <w:multiLevelType w:val="hybridMultilevel"/>
    <w:tmpl w:val="7A069E06"/>
    <w:lvl w:ilvl="0" w:tplc="FD34541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" w15:restartNumberingAfterBreak="0">
    <w:nsid w:val="02D01865"/>
    <w:multiLevelType w:val="hybridMultilevel"/>
    <w:tmpl w:val="32B0ECE2"/>
    <w:lvl w:ilvl="0" w:tplc="8C3C6F34">
      <w:start w:val="1"/>
      <w:numFmt w:val="decimal"/>
      <w:lvlText w:val="(%1)"/>
      <w:lvlJc w:val="left"/>
      <w:pPr>
        <w:ind w:left="1495" w:hanging="360"/>
      </w:pPr>
      <w:rPr>
        <w:rFonts w:ascii="Times New Roman" w:eastAsia="Calibri" w:hAnsi="Times New Roman" w:cs="Times New Roman"/>
      </w:rPr>
    </w:lvl>
    <w:lvl w:ilvl="1" w:tplc="53E04000">
      <w:start w:val="1"/>
      <w:numFmt w:val="lowerLetter"/>
      <w:lvlText w:val="%2."/>
      <w:lvlJc w:val="left"/>
      <w:pPr>
        <w:ind w:left="2695" w:hanging="360"/>
      </w:pPr>
      <w:rPr>
        <w:b/>
        <w:color w:val="auto"/>
      </w:rPr>
    </w:lvl>
    <w:lvl w:ilvl="2" w:tplc="0421001B">
      <w:start w:val="1"/>
      <w:numFmt w:val="lowerRoman"/>
      <w:lvlText w:val="%3."/>
      <w:lvlJc w:val="right"/>
      <w:pPr>
        <w:ind w:left="3415" w:hanging="180"/>
      </w:pPr>
    </w:lvl>
    <w:lvl w:ilvl="3" w:tplc="0421000F">
      <w:start w:val="1"/>
      <w:numFmt w:val="decimal"/>
      <w:lvlText w:val="%4."/>
      <w:lvlJc w:val="left"/>
      <w:pPr>
        <w:ind w:left="4135" w:hanging="360"/>
      </w:pPr>
    </w:lvl>
    <w:lvl w:ilvl="4" w:tplc="04210019">
      <w:start w:val="1"/>
      <w:numFmt w:val="lowerLetter"/>
      <w:lvlText w:val="%5."/>
      <w:lvlJc w:val="left"/>
      <w:pPr>
        <w:ind w:left="4855" w:hanging="360"/>
      </w:pPr>
    </w:lvl>
    <w:lvl w:ilvl="5" w:tplc="0421001B">
      <w:start w:val="1"/>
      <w:numFmt w:val="lowerRoman"/>
      <w:lvlText w:val="%6."/>
      <w:lvlJc w:val="right"/>
      <w:pPr>
        <w:ind w:left="5575" w:hanging="180"/>
      </w:pPr>
    </w:lvl>
    <w:lvl w:ilvl="6" w:tplc="0421000F">
      <w:start w:val="1"/>
      <w:numFmt w:val="decimal"/>
      <w:lvlText w:val="%7."/>
      <w:lvlJc w:val="left"/>
      <w:pPr>
        <w:ind w:left="6295" w:hanging="360"/>
      </w:pPr>
    </w:lvl>
    <w:lvl w:ilvl="7" w:tplc="04210019">
      <w:start w:val="1"/>
      <w:numFmt w:val="lowerLetter"/>
      <w:lvlText w:val="%8."/>
      <w:lvlJc w:val="left"/>
      <w:pPr>
        <w:ind w:left="7015" w:hanging="360"/>
      </w:pPr>
    </w:lvl>
    <w:lvl w:ilvl="8" w:tplc="0421001B">
      <w:start w:val="1"/>
      <w:numFmt w:val="lowerRoman"/>
      <w:lvlText w:val="%9."/>
      <w:lvlJc w:val="right"/>
      <w:pPr>
        <w:ind w:left="7735" w:hanging="180"/>
      </w:pPr>
    </w:lvl>
  </w:abstractNum>
  <w:abstractNum w:abstractNumId="3" w15:restartNumberingAfterBreak="0">
    <w:nsid w:val="03492464"/>
    <w:multiLevelType w:val="hybridMultilevel"/>
    <w:tmpl w:val="D8AE41B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4B301D9"/>
    <w:multiLevelType w:val="hybridMultilevel"/>
    <w:tmpl w:val="24AEA9A0"/>
    <w:lvl w:ilvl="0" w:tplc="D2DA7480">
      <w:start w:val="1"/>
      <w:numFmt w:val="decimal"/>
      <w:lvlText w:val="%1."/>
      <w:lvlJc w:val="left"/>
      <w:pPr>
        <w:ind w:left="720" w:hanging="360"/>
      </w:pPr>
      <w:rPr>
        <w:rFonts w:hint="default"/>
        <w:b/>
        <w:i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5210006"/>
    <w:multiLevelType w:val="hybridMultilevel"/>
    <w:tmpl w:val="CB4E2E9A"/>
    <w:lvl w:ilvl="0" w:tplc="43EE848E">
      <w:start w:val="1"/>
      <w:numFmt w:val="decimal"/>
      <w:lvlText w:val="%1."/>
      <w:lvlJc w:val="left"/>
      <w:pPr>
        <w:ind w:left="1506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6" w15:restartNumberingAfterBreak="0">
    <w:nsid w:val="0696524F"/>
    <w:multiLevelType w:val="hybridMultilevel"/>
    <w:tmpl w:val="4B0A2F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D1761F0"/>
    <w:multiLevelType w:val="hybridMultilevel"/>
    <w:tmpl w:val="A8D2056E"/>
    <w:lvl w:ilvl="0" w:tplc="19704954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 w15:restartNumberingAfterBreak="0">
    <w:nsid w:val="0D8423C8"/>
    <w:multiLevelType w:val="hybridMultilevel"/>
    <w:tmpl w:val="6D56D48E"/>
    <w:lvl w:ilvl="0" w:tplc="DF86BA4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3A67391"/>
    <w:multiLevelType w:val="hybridMultilevel"/>
    <w:tmpl w:val="5694EA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48D2BD4"/>
    <w:multiLevelType w:val="hybridMultilevel"/>
    <w:tmpl w:val="B44AEB9C"/>
    <w:lvl w:ilvl="0" w:tplc="858CEC2E">
      <w:start w:val="1"/>
      <w:numFmt w:val="lowerLetter"/>
      <w:lvlText w:val="%1."/>
      <w:lvlJc w:val="left"/>
      <w:pPr>
        <w:ind w:left="1440" w:hanging="360"/>
      </w:pPr>
      <w:rPr>
        <w:rFonts w:ascii="Times New Roman" w:hAnsi="Times New Roman" w:cs="Times New Roman" w:hint="default"/>
        <w:b/>
        <w:color w:val="auto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5CE4377"/>
    <w:multiLevelType w:val="hybridMultilevel"/>
    <w:tmpl w:val="9CFA955A"/>
    <w:lvl w:ilvl="0" w:tplc="FF920D68">
      <w:start w:val="1"/>
      <w:numFmt w:val="decimal"/>
      <w:lvlText w:val="(%1)"/>
      <w:lvlJc w:val="left"/>
      <w:pPr>
        <w:ind w:left="19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 w:tentative="1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12" w15:restartNumberingAfterBreak="0">
    <w:nsid w:val="1C186ACB"/>
    <w:multiLevelType w:val="hybridMultilevel"/>
    <w:tmpl w:val="77488D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C3C5656"/>
    <w:multiLevelType w:val="hybridMultilevel"/>
    <w:tmpl w:val="F50C58C6"/>
    <w:lvl w:ilvl="0" w:tplc="FF40E5E4">
      <w:start w:val="1"/>
      <w:numFmt w:val="decimal"/>
      <w:lvlText w:val="%1."/>
      <w:lvlJc w:val="left"/>
      <w:pPr>
        <w:ind w:left="108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1EB36E84"/>
    <w:multiLevelType w:val="hybridMultilevel"/>
    <w:tmpl w:val="E6EC7096"/>
    <w:lvl w:ilvl="0" w:tplc="7C0E9F4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245050F6"/>
    <w:multiLevelType w:val="hybridMultilevel"/>
    <w:tmpl w:val="24289C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6123305"/>
    <w:multiLevelType w:val="hybridMultilevel"/>
    <w:tmpl w:val="FB6ADC7E"/>
    <w:lvl w:ilvl="0" w:tplc="9242696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7202FF0"/>
    <w:multiLevelType w:val="hybridMultilevel"/>
    <w:tmpl w:val="89EA5A6C"/>
    <w:lvl w:ilvl="0" w:tplc="37926942">
      <w:start w:val="1"/>
      <w:numFmt w:val="lowerLetter"/>
      <w:lvlText w:val="%1."/>
      <w:lvlJc w:val="left"/>
      <w:pPr>
        <w:ind w:left="107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8" w15:restartNumberingAfterBreak="0">
    <w:nsid w:val="2D111AAD"/>
    <w:multiLevelType w:val="hybridMultilevel"/>
    <w:tmpl w:val="E48A1242"/>
    <w:lvl w:ilvl="0" w:tplc="8EA86B6E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9" w15:restartNumberingAfterBreak="0">
    <w:nsid w:val="3203666D"/>
    <w:multiLevelType w:val="hybridMultilevel"/>
    <w:tmpl w:val="769E1E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38E07D3"/>
    <w:multiLevelType w:val="hybridMultilevel"/>
    <w:tmpl w:val="BA76BE3C"/>
    <w:lvl w:ilvl="0" w:tplc="FE00CDB8">
      <w:start w:val="1"/>
      <w:numFmt w:val="decimal"/>
      <w:lvlText w:val="(%1)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1" w15:restartNumberingAfterBreak="0">
    <w:nsid w:val="38EC005A"/>
    <w:multiLevelType w:val="hybridMultilevel"/>
    <w:tmpl w:val="EFFAF77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9715D2D"/>
    <w:multiLevelType w:val="hybridMultilevel"/>
    <w:tmpl w:val="359E6676"/>
    <w:lvl w:ilvl="0" w:tplc="55BA3506">
      <w:start w:val="1"/>
      <w:numFmt w:val="lowerLetter"/>
      <w:lvlText w:val="%1."/>
      <w:lvlJc w:val="left"/>
      <w:pPr>
        <w:ind w:left="108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43182BBB"/>
    <w:multiLevelType w:val="hybridMultilevel"/>
    <w:tmpl w:val="6CD0E1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4FD733F"/>
    <w:multiLevelType w:val="hybridMultilevel"/>
    <w:tmpl w:val="0902D3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4FF2740"/>
    <w:multiLevelType w:val="hybridMultilevel"/>
    <w:tmpl w:val="4F9432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840A56"/>
    <w:multiLevelType w:val="hybridMultilevel"/>
    <w:tmpl w:val="20ACD63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F830CBE"/>
    <w:multiLevelType w:val="hybridMultilevel"/>
    <w:tmpl w:val="F70AEC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234693B"/>
    <w:multiLevelType w:val="hybridMultilevel"/>
    <w:tmpl w:val="34B2F7C0"/>
    <w:lvl w:ilvl="0" w:tplc="22B84EBA">
      <w:start w:val="1"/>
      <w:numFmt w:val="upp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96079B5"/>
    <w:multiLevelType w:val="hybridMultilevel"/>
    <w:tmpl w:val="EF926D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9FF5856"/>
    <w:multiLevelType w:val="hybridMultilevel"/>
    <w:tmpl w:val="685CE856"/>
    <w:lvl w:ilvl="0" w:tplc="D4B85048">
      <w:start w:val="1"/>
      <w:numFmt w:val="decimal"/>
      <w:lvlText w:val="%1."/>
      <w:lvlJc w:val="left"/>
      <w:pPr>
        <w:ind w:left="108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5C4C1CF1"/>
    <w:multiLevelType w:val="hybridMultilevel"/>
    <w:tmpl w:val="64BABA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CE63D0E"/>
    <w:multiLevelType w:val="hybridMultilevel"/>
    <w:tmpl w:val="B284F554"/>
    <w:lvl w:ilvl="0" w:tplc="12EEBBF8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5D1402E3"/>
    <w:multiLevelType w:val="hybridMultilevel"/>
    <w:tmpl w:val="8806DF6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FA75A6C"/>
    <w:multiLevelType w:val="hybridMultilevel"/>
    <w:tmpl w:val="AAE243D0"/>
    <w:lvl w:ilvl="0" w:tplc="F6688A82">
      <w:start w:val="1"/>
      <w:numFmt w:val="upperLetter"/>
      <w:lvlText w:val="%1."/>
      <w:lvlJc w:val="left"/>
      <w:pPr>
        <w:ind w:left="360" w:hanging="360"/>
      </w:pPr>
      <w:rPr>
        <w:rFonts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FBF5C32"/>
    <w:multiLevelType w:val="hybridMultilevel"/>
    <w:tmpl w:val="9924A4B8"/>
    <w:lvl w:ilvl="0" w:tplc="68C82B9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4695AA9"/>
    <w:multiLevelType w:val="hybridMultilevel"/>
    <w:tmpl w:val="8DC4162C"/>
    <w:lvl w:ilvl="0" w:tplc="0409000F">
      <w:start w:val="1"/>
      <w:numFmt w:val="decimal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37" w15:restartNumberingAfterBreak="0">
    <w:nsid w:val="65A834C8"/>
    <w:multiLevelType w:val="hybridMultilevel"/>
    <w:tmpl w:val="12141100"/>
    <w:lvl w:ilvl="0" w:tplc="0409000F">
      <w:start w:val="1"/>
      <w:numFmt w:val="decimal"/>
      <w:lvlText w:val="%1."/>
      <w:lvlJc w:val="left"/>
      <w:pPr>
        <w:ind w:left="19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05" w:hanging="360"/>
      </w:pPr>
    </w:lvl>
    <w:lvl w:ilvl="2" w:tplc="0409001B" w:tentative="1">
      <w:start w:val="1"/>
      <w:numFmt w:val="lowerRoman"/>
      <w:lvlText w:val="%3."/>
      <w:lvlJc w:val="right"/>
      <w:pPr>
        <w:ind w:left="3425" w:hanging="180"/>
      </w:pPr>
    </w:lvl>
    <w:lvl w:ilvl="3" w:tplc="0409000F" w:tentative="1">
      <w:start w:val="1"/>
      <w:numFmt w:val="decimal"/>
      <w:lvlText w:val="%4."/>
      <w:lvlJc w:val="left"/>
      <w:pPr>
        <w:ind w:left="4145" w:hanging="360"/>
      </w:pPr>
    </w:lvl>
    <w:lvl w:ilvl="4" w:tplc="04090019" w:tentative="1">
      <w:start w:val="1"/>
      <w:numFmt w:val="lowerLetter"/>
      <w:lvlText w:val="%5."/>
      <w:lvlJc w:val="left"/>
      <w:pPr>
        <w:ind w:left="4865" w:hanging="360"/>
      </w:pPr>
    </w:lvl>
    <w:lvl w:ilvl="5" w:tplc="0409001B" w:tentative="1">
      <w:start w:val="1"/>
      <w:numFmt w:val="lowerRoman"/>
      <w:lvlText w:val="%6."/>
      <w:lvlJc w:val="right"/>
      <w:pPr>
        <w:ind w:left="5585" w:hanging="180"/>
      </w:pPr>
    </w:lvl>
    <w:lvl w:ilvl="6" w:tplc="0409000F" w:tentative="1">
      <w:start w:val="1"/>
      <w:numFmt w:val="decimal"/>
      <w:lvlText w:val="%7."/>
      <w:lvlJc w:val="left"/>
      <w:pPr>
        <w:ind w:left="6305" w:hanging="360"/>
      </w:pPr>
    </w:lvl>
    <w:lvl w:ilvl="7" w:tplc="04090019" w:tentative="1">
      <w:start w:val="1"/>
      <w:numFmt w:val="lowerLetter"/>
      <w:lvlText w:val="%8."/>
      <w:lvlJc w:val="left"/>
      <w:pPr>
        <w:ind w:left="7025" w:hanging="360"/>
      </w:pPr>
    </w:lvl>
    <w:lvl w:ilvl="8" w:tplc="0409001B" w:tentative="1">
      <w:start w:val="1"/>
      <w:numFmt w:val="lowerRoman"/>
      <w:lvlText w:val="%9."/>
      <w:lvlJc w:val="right"/>
      <w:pPr>
        <w:ind w:left="7745" w:hanging="180"/>
      </w:pPr>
    </w:lvl>
  </w:abstractNum>
  <w:abstractNum w:abstractNumId="38" w15:restartNumberingAfterBreak="0">
    <w:nsid w:val="67F86154"/>
    <w:multiLevelType w:val="hybridMultilevel"/>
    <w:tmpl w:val="717E86FA"/>
    <w:lvl w:ilvl="0" w:tplc="04090019">
      <w:start w:val="1"/>
      <w:numFmt w:val="lowerLetter"/>
      <w:lvlText w:val="%1."/>
      <w:lvlJc w:val="left"/>
      <w:pPr>
        <w:ind w:left="1778" w:hanging="360"/>
      </w:pPr>
    </w:lvl>
    <w:lvl w:ilvl="1" w:tplc="04090019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9" w15:restartNumberingAfterBreak="0">
    <w:nsid w:val="6D2F754E"/>
    <w:multiLevelType w:val="hybridMultilevel"/>
    <w:tmpl w:val="9AECE108"/>
    <w:lvl w:ilvl="0" w:tplc="7F7668A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0" w15:restartNumberingAfterBreak="0">
    <w:nsid w:val="7286619F"/>
    <w:multiLevelType w:val="hybridMultilevel"/>
    <w:tmpl w:val="EF4A73E6"/>
    <w:lvl w:ilvl="0" w:tplc="DB7A60B8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1" w15:restartNumberingAfterBreak="0">
    <w:nsid w:val="74064D4D"/>
    <w:multiLevelType w:val="hybridMultilevel"/>
    <w:tmpl w:val="CD249E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557616A"/>
    <w:multiLevelType w:val="hybridMultilevel"/>
    <w:tmpl w:val="700E37DE"/>
    <w:lvl w:ilvl="0" w:tplc="D11A48BE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66E38FB"/>
    <w:multiLevelType w:val="hybridMultilevel"/>
    <w:tmpl w:val="91C82A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8A47720"/>
    <w:multiLevelType w:val="hybridMultilevel"/>
    <w:tmpl w:val="B5806364"/>
    <w:lvl w:ilvl="0" w:tplc="9EFEED36">
      <w:start w:val="1"/>
      <w:numFmt w:val="decimal"/>
      <w:lvlText w:val="(%1)"/>
      <w:lvlJc w:val="left"/>
      <w:pPr>
        <w:ind w:left="46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5400" w:hanging="360"/>
      </w:pPr>
    </w:lvl>
    <w:lvl w:ilvl="2" w:tplc="0409001B">
      <w:start w:val="1"/>
      <w:numFmt w:val="lowerRoman"/>
      <w:lvlText w:val="%3."/>
      <w:lvlJc w:val="right"/>
      <w:pPr>
        <w:ind w:left="6120" w:hanging="180"/>
      </w:pPr>
    </w:lvl>
    <w:lvl w:ilvl="3" w:tplc="0409000F" w:tentative="1">
      <w:start w:val="1"/>
      <w:numFmt w:val="decimal"/>
      <w:lvlText w:val="%4."/>
      <w:lvlJc w:val="left"/>
      <w:pPr>
        <w:ind w:left="6840" w:hanging="360"/>
      </w:pPr>
    </w:lvl>
    <w:lvl w:ilvl="4" w:tplc="04090019" w:tentative="1">
      <w:start w:val="1"/>
      <w:numFmt w:val="lowerLetter"/>
      <w:lvlText w:val="%5."/>
      <w:lvlJc w:val="left"/>
      <w:pPr>
        <w:ind w:left="7560" w:hanging="360"/>
      </w:pPr>
    </w:lvl>
    <w:lvl w:ilvl="5" w:tplc="0409001B" w:tentative="1">
      <w:start w:val="1"/>
      <w:numFmt w:val="lowerRoman"/>
      <w:lvlText w:val="%6."/>
      <w:lvlJc w:val="right"/>
      <w:pPr>
        <w:ind w:left="8280" w:hanging="180"/>
      </w:pPr>
    </w:lvl>
    <w:lvl w:ilvl="6" w:tplc="0409000F" w:tentative="1">
      <w:start w:val="1"/>
      <w:numFmt w:val="decimal"/>
      <w:lvlText w:val="%7."/>
      <w:lvlJc w:val="left"/>
      <w:pPr>
        <w:ind w:left="9000" w:hanging="360"/>
      </w:pPr>
    </w:lvl>
    <w:lvl w:ilvl="7" w:tplc="04090019" w:tentative="1">
      <w:start w:val="1"/>
      <w:numFmt w:val="lowerLetter"/>
      <w:lvlText w:val="%8."/>
      <w:lvlJc w:val="left"/>
      <w:pPr>
        <w:ind w:left="9720" w:hanging="360"/>
      </w:pPr>
    </w:lvl>
    <w:lvl w:ilvl="8" w:tplc="0409001B" w:tentative="1">
      <w:start w:val="1"/>
      <w:numFmt w:val="lowerRoman"/>
      <w:lvlText w:val="%9."/>
      <w:lvlJc w:val="right"/>
      <w:pPr>
        <w:ind w:left="10440" w:hanging="180"/>
      </w:pPr>
    </w:lvl>
  </w:abstractNum>
  <w:abstractNum w:abstractNumId="45" w15:restartNumberingAfterBreak="0">
    <w:nsid w:val="7CBA4528"/>
    <w:multiLevelType w:val="hybridMultilevel"/>
    <w:tmpl w:val="3A542642"/>
    <w:lvl w:ilvl="0" w:tplc="04090019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46" w15:restartNumberingAfterBreak="0">
    <w:nsid w:val="7FC878AF"/>
    <w:multiLevelType w:val="hybridMultilevel"/>
    <w:tmpl w:val="BA6EA05E"/>
    <w:lvl w:ilvl="0" w:tplc="38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39"/>
  </w:num>
  <w:num w:numId="3">
    <w:abstractNumId w:val="17"/>
  </w:num>
  <w:num w:numId="4">
    <w:abstractNumId w:val="1"/>
  </w:num>
  <w:num w:numId="5">
    <w:abstractNumId w:val="21"/>
  </w:num>
  <w:num w:numId="6">
    <w:abstractNumId w:val="46"/>
  </w:num>
  <w:num w:numId="7">
    <w:abstractNumId w:val="34"/>
  </w:num>
  <w:num w:numId="8">
    <w:abstractNumId w:val="31"/>
  </w:num>
  <w:num w:numId="9">
    <w:abstractNumId w:val="4"/>
  </w:num>
  <w:num w:numId="10">
    <w:abstractNumId w:val="22"/>
  </w:num>
  <w:num w:numId="11">
    <w:abstractNumId w:val="44"/>
  </w:num>
  <w:num w:numId="12">
    <w:abstractNumId w:val="32"/>
  </w:num>
  <w:num w:numId="13">
    <w:abstractNumId w:val="11"/>
  </w:num>
  <w:num w:numId="14">
    <w:abstractNumId w:val="16"/>
  </w:num>
  <w:num w:numId="15">
    <w:abstractNumId w:val="7"/>
  </w:num>
  <w:num w:numId="16">
    <w:abstractNumId w:val="35"/>
  </w:num>
  <w:num w:numId="17">
    <w:abstractNumId w:val="36"/>
  </w:num>
  <w:num w:numId="18">
    <w:abstractNumId w:val="37"/>
  </w:num>
  <w:num w:numId="19">
    <w:abstractNumId w:val="42"/>
  </w:num>
  <w:num w:numId="20">
    <w:abstractNumId w:val="3"/>
  </w:num>
  <w:num w:numId="21">
    <w:abstractNumId w:val="15"/>
  </w:num>
  <w:num w:numId="22">
    <w:abstractNumId w:val="25"/>
  </w:num>
  <w:num w:numId="23">
    <w:abstractNumId w:val="40"/>
  </w:num>
  <w:num w:numId="24">
    <w:abstractNumId w:val="9"/>
  </w:num>
  <w:num w:numId="25">
    <w:abstractNumId w:val="43"/>
  </w:num>
  <w:num w:numId="2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38"/>
  </w:num>
  <w:num w:numId="29">
    <w:abstractNumId w:val="45"/>
  </w:num>
  <w:num w:numId="30">
    <w:abstractNumId w:val="41"/>
  </w:num>
  <w:num w:numId="31">
    <w:abstractNumId w:val="13"/>
  </w:num>
  <w:num w:numId="32">
    <w:abstractNumId w:val="27"/>
  </w:num>
  <w:num w:numId="33">
    <w:abstractNumId w:val="30"/>
  </w:num>
  <w:num w:numId="34">
    <w:abstractNumId w:val="26"/>
  </w:num>
  <w:num w:numId="35">
    <w:abstractNumId w:val="10"/>
  </w:num>
  <w:num w:numId="36">
    <w:abstractNumId w:val="23"/>
  </w:num>
  <w:num w:numId="37">
    <w:abstractNumId w:val="14"/>
  </w:num>
  <w:num w:numId="38">
    <w:abstractNumId w:val="33"/>
  </w:num>
  <w:num w:numId="39">
    <w:abstractNumId w:val="18"/>
  </w:num>
  <w:num w:numId="40">
    <w:abstractNumId w:val="24"/>
  </w:num>
  <w:num w:numId="41">
    <w:abstractNumId w:val="5"/>
  </w:num>
  <w:num w:numId="42">
    <w:abstractNumId w:val="19"/>
  </w:num>
  <w:num w:numId="43">
    <w:abstractNumId w:val="6"/>
  </w:num>
  <w:num w:numId="44">
    <w:abstractNumId w:val="29"/>
  </w:num>
  <w:num w:numId="45">
    <w:abstractNumId w:val="0"/>
  </w:num>
  <w:num w:numId="46">
    <w:abstractNumId w:val="12"/>
  </w:num>
  <w:num w:numId="47">
    <w:abstractNumId w:val="20"/>
  </w:num>
  <w:numIdMacAtCleanup w:val="2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1160A"/>
    <w:rsid w:val="000013DD"/>
    <w:rsid w:val="00001B90"/>
    <w:rsid w:val="00005C1A"/>
    <w:rsid w:val="0000621B"/>
    <w:rsid w:val="0000669F"/>
    <w:rsid w:val="00006928"/>
    <w:rsid w:val="00007397"/>
    <w:rsid w:val="00010227"/>
    <w:rsid w:val="00010997"/>
    <w:rsid w:val="000110CF"/>
    <w:rsid w:val="00011390"/>
    <w:rsid w:val="00012E76"/>
    <w:rsid w:val="00013A0F"/>
    <w:rsid w:val="0001656B"/>
    <w:rsid w:val="000211D1"/>
    <w:rsid w:val="0002201F"/>
    <w:rsid w:val="000228F4"/>
    <w:rsid w:val="000242D8"/>
    <w:rsid w:val="0002442F"/>
    <w:rsid w:val="0002445E"/>
    <w:rsid w:val="00024E10"/>
    <w:rsid w:val="00024ECC"/>
    <w:rsid w:val="000267A2"/>
    <w:rsid w:val="00030D24"/>
    <w:rsid w:val="00031002"/>
    <w:rsid w:val="00031930"/>
    <w:rsid w:val="000362AA"/>
    <w:rsid w:val="000366B7"/>
    <w:rsid w:val="000368B0"/>
    <w:rsid w:val="00037E9C"/>
    <w:rsid w:val="000401C3"/>
    <w:rsid w:val="00040779"/>
    <w:rsid w:val="0004252D"/>
    <w:rsid w:val="000431D1"/>
    <w:rsid w:val="000466F2"/>
    <w:rsid w:val="00046B02"/>
    <w:rsid w:val="000473BC"/>
    <w:rsid w:val="00047BEF"/>
    <w:rsid w:val="0005075C"/>
    <w:rsid w:val="00051B70"/>
    <w:rsid w:val="00052846"/>
    <w:rsid w:val="00052BF7"/>
    <w:rsid w:val="000532F3"/>
    <w:rsid w:val="00054292"/>
    <w:rsid w:val="0005518A"/>
    <w:rsid w:val="00055831"/>
    <w:rsid w:val="000562CC"/>
    <w:rsid w:val="00056B40"/>
    <w:rsid w:val="0006104B"/>
    <w:rsid w:val="000616FB"/>
    <w:rsid w:val="00061E5B"/>
    <w:rsid w:val="00061FB8"/>
    <w:rsid w:val="000662E2"/>
    <w:rsid w:val="00067F74"/>
    <w:rsid w:val="000713C9"/>
    <w:rsid w:val="0007173F"/>
    <w:rsid w:val="00074508"/>
    <w:rsid w:val="000773ED"/>
    <w:rsid w:val="00077533"/>
    <w:rsid w:val="00077B11"/>
    <w:rsid w:val="00080A0B"/>
    <w:rsid w:val="00082959"/>
    <w:rsid w:val="000848DA"/>
    <w:rsid w:val="00090923"/>
    <w:rsid w:val="00090C83"/>
    <w:rsid w:val="000920E0"/>
    <w:rsid w:val="00092D1E"/>
    <w:rsid w:val="00094071"/>
    <w:rsid w:val="00094CC9"/>
    <w:rsid w:val="000960B2"/>
    <w:rsid w:val="00097748"/>
    <w:rsid w:val="00097F44"/>
    <w:rsid w:val="000A0199"/>
    <w:rsid w:val="000A1718"/>
    <w:rsid w:val="000A1C0D"/>
    <w:rsid w:val="000A27F8"/>
    <w:rsid w:val="000A45E4"/>
    <w:rsid w:val="000A48AE"/>
    <w:rsid w:val="000A5DB7"/>
    <w:rsid w:val="000A5E33"/>
    <w:rsid w:val="000A62D7"/>
    <w:rsid w:val="000A786F"/>
    <w:rsid w:val="000B2896"/>
    <w:rsid w:val="000B2904"/>
    <w:rsid w:val="000B35EA"/>
    <w:rsid w:val="000B3862"/>
    <w:rsid w:val="000B3F48"/>
    <w:rsid w:val="000B5B4E"/>
    <w:rsid w:val="000B5E07"/>
    <w:rsid w:val="000B735F"/>
    <w:rsid w:val="000B76B7"/>
    <w:rsid w:val="000C221E"/>
    <w:rsid w:val="000C2C96"/>
    <w:rsid w:val="000C552F"/>
    <w:rsid w:val="000C5B1D"/>
    <w:rsid w:val="000C6038"/>
    <w:rsid w:val="000C687E"/>
    <w:rsid w:val="000D21B9"/>
    <w:rsid w:val="000D232D"/>
    <w:rsid w:val="000D240D"/>
    <w:rsid w:val="000D2646"/>
    <w:rsid w:val="000D3803"/>
    <w:rsid w:val="000D3E0E"/>
    <w:rsid w:val="000D3FAB"/>
    <w:rsid w:val="000D4091"/>
    <w:rsid w:val="000D4881"/>
    <w:rsid w:val="000E155E"/>
    <w:rsid w:val="000E2F5A"/>
    <w:rsid w:val="000E64FD"/>
    <w:rsid w:val="000E74B2"/>
    <w:rsid w:val="000E76D0"/>
    <w:rsid w:val="000E7A79"/>
    <w:rsid w:val="000F1530"/>
    <w:rsid w:val="000F2738"/>
    <w:rsid w:val="000F27DD"/>
    <w:rsid w:val="000F2F61"/>
    <w:rsid w:val="000F33BE"/>
    <w:rsid w:val="000F3965"/>
    <w:rsid w:val="000F413C"/>
    <w:rsid w:val="000F4652"/>
    <w:rsid w:val="000F4AE1"/>
    <w:rsid w:val="000F6AFE"/>
    <w:rsid w:val="000F6E9C"/>
    <w:rsid w:val="000F72AD"/>
    <w:rsid w:val="000F7363"/>
    <w:rsid w:val="00102310"/>
    <w:rsid w:val="00102397"/>
    <w:rsid w:val="001053CA"/>
    <w:rsid w:val="0011055C"/>
    <w:rsid w:val="0011174C"/>
    <w:rsid w:val="0011489F"/>
    <w:rsid w:val="00114CB5"/>
    <w:rsid w:val="001154BC"/>
    <w:rsid w:val="001162A0"/>
    <w:rsid w:val="0011637C"/>
    <w:rsid w:val="00120271"/>
    <w:rsid w:val="0012689D"/>
    <w:rsid w:val="001269D4"/>
    <w:rsid w:val="00126E88"/>
    <w:rsid w:val="00126EAE"/>
    <w:rsid w:val="001272A2"/>
    <w:rsid w:val="001351A7"/>
    <w:rsid w:val="00135884"/>
    <w:rsid w:val="001362FF"/>
    <w:rsid w:val="001363B2"/>
    <w:rsid w:val="00136BB7"/>
    <w:rsid w:val="00137674"/>
    <w:rsid w:val="001428B4"/>
    <w:rsid w:val="001430B6"/>
    <w:rsid w:val="0014365E"/>
    <w:rsid w:val="00144E74"/>
    <w:rsid w:val="00145CA7"/>
    <w:rsid w:val="001465AE"/>
    <w:rsid w:val="00146F59"/>
    <w:rsid w:val="00151AF1"/>
    <w:rsid w:val="00151B4F"/>
    <w:rsid w:val="00151E10"/>
    <w:rsid w:val="00153D4C"/>
    <w:rsid w:val="00154118"/>
    <w:rsid w:val="0015762F"/>
    <w:rsid w:val="0016011B"/>
    <w:rsid w:val="00163705"/>
    <w:rsid w:val="00165354"/>
    <w:rsid w:val="00166DEC"/>
    <w:rsid w:val="00166F7B"/>
    <w:rsid w:val="00171300"/>
    <w:rsid w:val="00171BB7"/>
    <w:rsid w:val="001754AC"/>
    <w:rsid w:val="001772AD"/>
    <w:rsid w:val="00177886"/>
    <w:rsid w:val="0018089E"/>
    <w:rsid w:val="00180A1E"/>
    <w:rsid w:val="00180F0D"/>
    <w:rsid w:val="0018108B"/>
    <w:rsid w:val="00182603"/>
    <w:rsid w:val="001837F9"/>
    <w:rsid w:val="0018425E"/>
    <w:rsid w:val="0018508A"/>
    <w:rsid w:val="00187A6F"/>
    <w:rsid w:val="001903AD"/>
    <w:rsid w:val="001906F6"/>
    <w:rsid w:val="00191046"/>
    <w:rsid w:val="001915EF"/>
    <w:rsid w:val="0019175E"/>
    <w:rsid w:val="00192F52"/>
    <w:rsid w:val="001933CD"/>
    <w:rsid w:val="0019481C"/>
    <w:rsid w:val="00194EED"/>
    <w:rsid w:val="0019711E"/>
    <w:rsid w:val="001A1A31"/>
    <w:rsid w:val="001A50A0"/>
    <w:rsid w:val="001A5315"/>
    <w:rsid w:val="001A5E07"/>
    <w:rsid w:val="001A708F"/>
    <w:rsid w:val="001B14F2"/>
    <w:rsid w:val="001B1CCA"/>
    <w:rsid w:val="001B22CE"/>
    <w:rsid w:val="001B22ED"/>
    <w:rsid w:val="001B2DC6"/>
    <w:rsid w:val="001B3229"/>
    <w:rsid w:val="001B348A"/>
    <w:rsid w:val="001B4896"/>
    <w:rsid w:val="001B48FA"/>
    <w:rsid w:val="001B514E"/>
    <w:rsid w:val="001B6324"/>
    <w:rsid w:val="001B6381"/>
    <w:rsid w:val="001B7A28"/>
    <w:rsid w:val="001C036A"/>
    <w:rsid w:val="001C1804"/>
    <w:rsid w:val="001C22ED"/>
    <w:rsid w:val="001C2950"/>
    <w:rsid w:val="001C2AFC"/>
    <w:rsid w:val="001C2C8D"/>
    <w:rsid w:val="001C3477"/>
    <w:rsid w:val="001C3739"/>
    <w:rsid w:val="001C3AC3"/>
    <w:rsid w:val="001D1757"/>
    <w:rsid w:val="001D19FA"/>
    <w:rsid w:val="001D1D86"/>
    <w:rsid w:val="001D2181"/>
    <w:rsid w:val="001D4265"/>
    <w:rsid w:val="001D4518"/>
    <w:rsid w:val="001D52B7"/>
    <w:rsid w:val="001D6869"/>
    <w:rsid w:val="001D763E"/>
    <w:rsid w:val="001E0C5F"/>
    <w:rsid w:val="001E40BB"/>
    <w:rsid w:val="001E4D2D"/>
    <w:rsid w:val="001E7DDE"/>
    <w:rsid w:val="001F044B"/>
    <w:rsid w:val="001F16F0"/>
    <w:rsid w:val="001F1873"/>
    <w:rsid w:val="001F1CF0"/>
    <w:rsid w:val="001F20C3"/>
    <w:rsid w:val="001F3A79"/>
    <w:rsid w:val="001F408A"/>
    <w:rsid w:val="001F40A6"/>
    <w:rsid w:val="001F43A6"/>
    <w:rsid w:val="001F4ACA"/>
    <w:rsid w:val="001F62DF"/>
    <w:rsid w:val="001F637C"/>
    <w:rsid w:val="001F78AB"/>
    <w:rsid w:val="0020236E"/>
    <w:rsid w:val="00202407"/>
    <w:rsid w:val="002038CD"/>
    <w:rsid w:val="0020398F"/>
    <w:rsid w:val="00204295"/>
    <w:rsid w:val="00206956"/>
    <w:rsid w:val="00206B0E"/>
    <w:rsid w:val="0020708D"/>
    <w:rsid w:val="0020722D"/>
    <w:rsid w:val="00207323"/>
    <w:rsid w:val="00210489"/>
    <w:rsid w:val="002109F5"/>
    <w:rsid w:val="00211EFA"/>
    <w:rsid w:val="00212E48"/>
    <w:rsid w:val="00213401"/>
    <w:rsid w:val="0021579E"/>
    <w:rsid w:val="0021798C"/>
    <w:rsid w:val="00217DEE"/>
    <w:rsid w:val="002210FC"/>
    <w:rsid w:val="00222A46"/>
    <w:rsid w:val="002238C4"/>
    <w:rsid w:val="00223A63"/>
    <w:rsid w:val="00227517"/>
    <w:rsid w:val="00227574"/>
    <w:rsid w:val="00227E1C"/>
    <w:rsid w:val="00230B3E"/>
    <w:rsid w:val="00230D73"/>
    <w:rsid w:val="0023183B"/>
    <w:rsid w:val="0023296A"/>
    <w:rsid w:val="00233647"/>
    <w:rsid w:val="00233B79"/>
    <w:rsid w:val="00235CAF"/>
    <w:rsid w:val="00236539"/>
    <w:rsid w:val="00236EC6"/>
    <w:rsid w:val="0023776F"/>
    <w:rsid w:val="002377F7"/>
    <w:rsid w:val="00237EA4"/>
    <w:rsid w:val="00240E82"/>
    <w:rsid w:val="00241706"/>
    <w:rsid w:val="00242227"/>
    <w:rsid w:val="00242B38"/>
    <w:rsid w:val="00242ED3"/>
    <w:rsid w:val="00242F8A"/>
    <w:rsid w:val="00243098"/>
    <w:rsid w:val="00243DB8"/>
    <w:rsid w:val="00245F68"/>
    <w:rsid w:val="00246544"/>
    <w:rsid w:val="00246689"/>
    <w:rsid w:val="00246858"/>
    <w:rsid w:val="00247F58"/>
    <w:rsid w:val="002506F0"/>
    <w:rsid w:val="0025075E"/>
    <w:rsid w:val="00251060"/>
    <w:rsid w:val="002513A5"/>
    <w:rsid w:val="0025265F"/>
    <w:rsid w:val="0025313F"/>
    <w:rsid w:val="00253E48"/>
    <w:rsid w:val="00254841"/>
    <w:rsid w:val="00254D90"/>
    <w:rsid w:val="00255339"/>
    <w:rsid w:val="002555B1"/>
    <w:rsid w:val="00256538"/>
    <w:rsid w:val="00256641"/>
    <w:rsid w:val="00256BC4"/>
    <w:rsid w:val="00261142"/>
    <w:rsid w:val="00261553"/>
    <w:rsid w:val="002626F6"/>
    <w:rsid w:val="002627DD"/>
    <w:rsid w:val="00262D59"/>
    <w:rsid w:val="0026333D"/>
    <w:rsid w:val="0026706D"/>
    <w:rsid w:val="002676A2"/>
    <w:rsid w:val="00267B73"/>
    <w:rsid w:val="00270BAF"/>
    <w:rsid w:val="00275E2E"/>
    <w:rsid w:val="0028062F"/>
    <w:rsid w:val="00280876"/>
    <w:rsid w:val="00281A0D"/>
    <w:rsid w:val="00285174"/>
    <w:rsid w:val="0028632D"/>
    <w:rsid w:val="0028663D"/>
    <w:rsid w:val="00290EEA"/>
    <w:rsid w:val="0029128F"/>
    <w:rsid w:val="00293F71"/>
    <w:rsid w:val="00295015"/>
    <w:rsid w:val="00297D85"/>
    <w:rsid w:val="00297D9C"/>
    <w:rsid w:val="002A004A"/>
    <w:rsid w:val="002A03CA"/>
    <w:rsid w:val="002A04A4"/>
    <w:rsid w:val="002A050C"/>
    <w:rsid w:val="002A3635"/>
    <w:rsid w:val="002A421A"/>
    <w:rsid w:val="002A681C"/>
    <w:rsid w:val="002A7EA2"/>
    <w:rsid w:val="002B018B"/>
    <w:rsid w:val="002B0499"/>
    <w:rsid w:val="002B0EB6"/>
    <w:rsid w:val="002B1507"/>
    <w:rsid w:val="002B2F6C"/>
    <w:rsid w:val="002B3EC5"/>
    <w:rsid w:val="002B4FC7"/>
    <w:rsid w:val="002B5B81"/>
    <w:rsid w:val="002B6CDC"/>
    <w:rsid w:val="002B70C0"/>
    <w:rsid w:val="002B723B"/>
    <w:rsid w:val="002B7A6A"/>
    <w:rsid w:val="002C0B41"/>
    <w:rsid w:val="002C1CA4"/>
    <w:rsid w:val="002C1CE1"/>
    <w:rsid w:val="002C20B2"/>
    <w:rsid w:val="002C2602"/>
    <w:rsid w:val="002C5ED9"/>
    <w:rsid w:val="002C706C"/>
    <w:rsid w:val="002C7F2A"/>
    <w:rsid w:val="002C7FBE"/>
    <w:rsid w:val="002D0261"/>
    <w:rsid w:val="002D07AF"/>
    <w:rsid w:val="002D0974"/>
    <w:rsid w:val="002D38AE"/>
    <w:rsid w:val="002D5AA3"/>
    <w:rsid w:val="002D7700"/>
    <w:rsid w:val="002E12A7"/>
    <w:rsid w:val="002E3A1A"/>
    <w:rsid w:val="002E5354"/>
    <w:rsid w:val="002E6008"/>
    <w:rsid w:val="002E601D"/>
    <w:rsid w:val="002F1846"/>
    <w:rsid w:val="002F2A2B"/>
    <w:rsid w:val="002F480E"/>
    <w:rsid w:val="002F4A26"/>
    <w:rsid w:val="002F56CB"/>
    <w:rsid w:val="002F678F"/>
    <w:rsid w:val="00300B54"/>
    <w:rsid w:val="003027A4"/>
    <w:rsid w:val="003030E8"/>
    <w:rsid w:val="003034A4"/>
    <w:rsid w:val="0030358D"/>
    <w:rsid w:val="00303A2B"/>
    <w:rsid w:val="00304E75"/>
    <w:rsid w:val="003053AA"/>
    <w:rsid w:val="00305953"/>
    <w:rsid w:val="0030614E"/>
    <w:rsid w:val="00310686"/>
    <w:rsid w:val="003112DF"/>
    <w:rsid w:val="003115A6"/>
    <w:rsid w:val="0031278A"/>
    <w:rsid w:val="0031338C"/>
    <w:rsid w:val="00313840"/>
    <w:rsid w:val="00315178"/>
    <w:rsid w:val="00315BC5"/>
    <w:rsid w:val="003175D1"/>
    <w:rsid w:val="00323048"/>
    <w:rsid w:val="0032359A"/>
    <w:rsid w:val="00323DF2"/>
    <w:rsid w:val="003251B2"/>
    <w:rsid w:val="0032626C"/>
    <w:rsid w:val="00326636"/>
    <w:rsid w:val="00326B74"/>
    <w:rsid w:val="00326E67"/>
    <w:rsid w:val="00330AC6"/>
    <w:rsid w:val="003318BB"/>
    <w:rsid w:val="0033222C"/>
    <w:rsid w:val="0033473B"/>
    <w:rsid w:val="00334A26"/>
    <w:rsid w:val="00335320"/>
    <w:rsid w:val="003364A6"/>
    <w:rsid w:val="003366EE"/>
    <w:rsid w:val="00337392"/>
    <w:rsid w:val="00341DD5"/>
    <w:rsid w:val="00342B00"/>
    <w:rsid w:val="003437AD"/>
    <w:rsid w:val="003449A5"/>
    <w:rsid w:val="0034638B"/>
    <w:rsid w:val="0034761C"/>
    <w:rsid w:val="003477F8"/>
    <w:rsid w:val="00350083"/>
    <w:rsid w:val="00350193"/>
    <w:rsid w:val="003503AA"/>
    <w:rsid w:val="00350954"/>
    <w:rsid w:val="00351949"/>
    <w:rsid w:val="00351D95"/>
    <w:rsid w:val="0035264A"/>
    <w:rsid w:val="0035265A"/>
    <w:rsid w:val="00353254"/>
    <w:rsid w:val="00355A18"/>
    <w:rsid w:val="00355BF6"/>
    <w:rsid w:val="00357EC3"/>
    <w:rsid w:val="003600AA"/>
    <w:rsid w:val="0036072B"/>
    <w:rsid w:val="00361946"/>
    <w:rsid w:val="00363A1C"/>
    <w:rsid w:val="0036409C"/>
    <w:rsid w:val="0036500C"/>
    <w:rsid w:val="00365603"/>
    <w:rsid w:val="00366810"/>
    <w:rsid w:val="00366DBE"/>
    <w:rsid w:val="00367584"/>
    <w:rsid w:val="003703B0"/>
    <w:rsid w:val="00370559"/>
    <w:rsid w:val="0037060E"/>
    <w:rsid w:val="00370991"/>
    <w:rsid w:val="003716BB"/>
    <w:rsid w:val="003723EF"/>
    <w:rsid w:val="0037507B"/>
    <w:rsid w:val="00375462"/>
    <w:rsid w:val="00375A5C"/>
    <w:rsid w:val="0037722F"/>
    <w:rsid w:val="00384529"/>
    <w:rsid w:val="00386C63"/>
    <w:rsid w:val="003878C7"/>
    <w:rsid w:val="003905D0"/>
    <w:rsid w:val="00393880"/>
    <w:rsid w:val="00393899"/>
    <w:rsid w:val="00395800"/>
    <w:rsid w:val="00396508"/>
    <w:rsid w:val="00397E10"/>
    <w:rsid w:val="003A0373"/>
    <w:rsid w:val="003A059E"/>
    <w:rsid w:val="003A10DF"/>
    <w:rsid w:val="003A146E"/>
    <w:rsid w:val="003A26A2"/>
    <w:rsid w:val="003A2D58"/>
    <w:rsid w:val="003A3331"/>
    <w:rsid w:val="003A41EB"/>
    <w:rsid w:val="003A4829"/>
    <w:rsid w:val="003A5571"/>
    <w:rsid w:val="003A5F92"/>
    <w:rsid w:val="003A64CB"/>
    <w:rsid w:val="003A698A"/>
    <w:rsid w:val="003A6DDD"/>
    <w:rsid w:val="003A6F25"/>
    <w:rsid w:val="003B028D"/>
    <w:rsid w:val="003B1109"/>
    <w:rsid w:val="003B125E"/>
    <w:rsid w:val="003B2CA6"/>
    <w:rsid w:val="003B4480"/>
    <w:rsid w:val="003B45DB"/>
    <w:rsid w:val="003B46FC"/>
    <w:rsid w:val="003B481C"/>
    <w:rsid w:val="003B5B60"/>
    <w:rsid w:val="003B7597"/>
    <w:rsid w:val="003C0AFE"/>
    <w:rsid w:val="003C0C46"/>
    <w:rsid w:val="003C10F7"/>
    <w:rsid w:val="003C174F"/>
    <w:rsid w:val="003C1CD6"/>
    <w:rsid w:val="003C2085"/>
    <w:rsid w:val="003C3675"/>
    <w:rsid w:val="003C39B8"/>
    <w:rsid w:val="003C3FC4"/>
    <w:rsid w:val="003C428C"/>
    <w:rsid w:val="003C521D"/>
    <w:rsid w:val="003C53D7"/>
    <w:rsid w:val="003C6BDE"/>
    <w:rsid w:val="003C7799"/>
    <w:rsid w:val="003C7EAB"/>
    <w:rsid w:val="003D0141"/>
    <w:rsid w:val="003D0DA1"/>
    <w:rsid w:val="003D2294"/>
    <w:rsid w:val="003D22F9"/>
    <w:rsid w:val="003D4F56"/>
    <w:rsid w:val="003D67AB"/>
    <w:rsid w:val="003E0060"/>
    <w:rsid w:val="003E0C6F"/>
    <w:rsid w:val="003E15F0"/>
    <w:rsid w:val="003E1C56"/>
    <w:rsid w:val="003E239B"/>
    <w:rsid w:val="003E2BC8"/>
    <w:rsid w:val="003E3157"/>
    <w:rsid w:val="003E31EC"/>
    <w:rsid w:val="003E4F18"/>
    <w:rsid w:val="003E5876"/>
    <w:rsid w:val="003E6A69"/>
    <w:rsid w:val="003E6BA3"/>
    <w:rsid w:val="003E761A"/>
    <w:rsid w:val="003E7DCB"/>
    <w:rsid w:val="003E7E46"/>
    <w:rsid w:val="003F12FD"/>
    <w:rsid w:val="003F21F3"/>
    <w:rsid w:val="003F2636"/>
    <w:rsid w:val="003F26D7"/>
    <w:rsid w:val="003F3B46"/>
    <w:rsid w:val="003F3BE7"/>
    <w:rsid w:val="003F4306"/>
    <w:rsid w:val="003F5389"/>
    <w:rsid w:val="003F5787"/>
    <w:rsid w:val="003F7712"/>
    <w:rsid w:val="003F7B39"/>
    <w:rsid w:val="004003EE"/>
    <w:rsid w:val="0040081D"/>
    <w:rsid w:val="004014C4"/>
    <w:rsid w:val="004020AB"/>
    <w:rsid w:val="00404442"/>
    <w:rsid w:val="00404C76"/>
    <w:rsid w:val="00404EE0"/>
    <w:rsid w:val="0040503A"/>
    <w:rsid w:val="004054B8"/>
    <w:rsid w:val="00405F1D"/>
    <w:rsid w:val="00407066"/>
    <w:rsid w:val="00407A74"/>
    <w:rsid w:val="00410364"/>
    <w:rsid w:val="004114DD"/>
    <w:rsid w:val="00411AEF"/>
    <w:rsid w:val="00412758"/>
    <w:rsid w:val="004129FC"/>
    <w:rsid w:val="00412F18"/>
    <w:rsid w:val="00415BE9"/>
    <w:rsid w:val="00415E14"/>
    <w:rsid w:val="00420AF8"/>
    <w:rsid w:val="00421B81"/>
    <w:rsid w:val="00427C75"/>
    <w:rsid w:val="00431482"/>
    <w:rsid w:val="00431BE0"/>
    <w:rsid w:val="00432181"/>
    <w:rsid w:val="0043269A"/>
    <w:rsid w:val="00433DC4"/>
    <w:rsid w:val="004343A4"/>
    <w:rsid w:val="00434C70"/>
    <w:rsid w:val="00435794"/>
    <w:rsid w:val="0043581E"/>
    <w:rsid w:val="004360F4"/>
    <w:rsid w:val="004361F6"/>
    <w:rsid w:val="00436406"/>
    <w:rsid w:val="0043726C"/>
    <w:rsid w:val="0044156D"/>
    <w:rsid w:val="0044224C"/>
    <w:rsid w:val="0044327F"/>
    <w:rsid w:val="00443A0D"/>
    <w:rsid w:val="00444278"/>
    <w:rsid w:val="00446F61"/>
    <w:rsid w:val="00446FE1"/>
    <w:rsid w:val="00450B03"/>
    <w:rsid w:val="00450CA6"/>
    <w:rsid w:val="00452102"/>
    <w:rsid w:val="004544B0"/>
    <w:rsid w:val="00455E36"/>
    <w:rsid w:val="004561CE"/>
    <w:rsid w:val="004563E8"/>
    <w:rsid w:val="004564E4"/>
    <w:rsid w:val="00457D94"/>
    <w:rsid w:val="0046044E"/>
    <w:rsid w:val="004607B0"/>
    <w:rsid w:val="00462491"/>
    <w:rsid w:val="0046293C"/>
    <w:rsid w:val="00462CBB"/>
    <w:rsid w:val="00464422"/>
    <w:rsid w:val="004649FB"/>
    <w:rsid w:val="00472E9E"/>
    <w:rsid w:val="00473E9F"/>
    <w:rsid w:val="004747F5"/>
    <w:rsid w:val="00475112"/>
    <w:rsid w:val="00480171"/>
    <w:rsid w:val="00481180"/>
    <w:rsid w:val="004816EF"/>
    <w:rsid w:val="00482823"/>
    <w:rsid w:val="00482975"/>
    <w:rsid w:val="00486B9D"/>
    <w:rsid w:val="00491593"/>
    <w:rsid w:val="00491DAF"/>
    <w:rsid w:val="004945A3"/>
    <w:rsid w:val="00495047"/>
    <w:rsid w:val="004A0124"/>
    <w:rsid w:val="004A0DFF"/>
    <w:rsid w:val="004A146E"/>
    <w:rsid w:val="004A177B"/>
    <w:rsid w:val="004A2A4E"/>
    <w:rsid w:val="004A2B6E"/>
    <w:rsid w:val="004A3053"/>
    <w:rsid w:val="004A3391"/>
    <w:rsid w:val="004A401C"/>
    <w:rsid w:val="004A6A4E"/>
    <w:rsid w:val="004B05FE"/>
    <w:rsid w:val="004B0B39"/>
    <w:rsid w:val="004B0DE8"/>
    <w:rsid w:val="004B18F8"/>
    <w:rsid w:val="004B344C"/>
    <w:rsid w:val="004B3AD3"/>
    <w:rsid w:val="004B3CA7"/>
    <w:rsid w:val="004B4D7F"/>
    <w:rsid w:val="004B51DF"/>
    <w:rsid w:val="004B60F3"/>
    <w:rsid w:val="004B6F87"/>
    <w:rsid w:val="004C07CD"/>
    <w:rsid w:val="004C1F0F"/>
    <w:rsid w:val="004C21DB"/>
    <w:rsid w:val="004C3257"/>
    <w:rsid w:val="004C369E"/>
    <w:rsid w:val="004C3F1D"/>
    <w:rsid w:val="004C55C0"/>
    <w:rsid w:val="004C5EDA"/>
    <w:rsid w:val="004C69D6"/>
    <w:rsid w:val="004C7BC9"/>
    <w:rsid w:val="004D035D"/>
    <w:rsid w:val="004D111E"/>
    <w:rsid w:val="004D364C"/>
    <w:rsid w:val="004D3740"/>
    <w:rsid w:val="004D4B31"/>
    <w:rsid w:val="004D514C"/>
    <w:rsid w:val="004D545E"/>
    <w:rsid w:val="004D5504"/>
    <w:rsid w:val="004E037C"/>
    <w:rsid w:val="004E12C4"/>
    <w:rsid w:val="004E2932"/>
    <w:rsid w:val="004E3681"/>
    <w:rsid w:val="004E4171"/>
    <w:rsid w:val="004E46F7"/>
    <w:rsid w:val="004E4AD1"/>
    <w:rsid w:val="004E4B12"/>
    <w:rsid w:val="004E4B7E"/>
    <w:rsid w:val="004E58CD"/>
    <w:rsid w:val="004F0574"/>
    <w:rsid w:val="004F1F13"/>
    <w:rsid w:val="004F2215"/>
    <w:rsid w:val="004F30AF"/>
    <w:rsid w:val="004F351E"/>
    <w:rsid w:val="004F395F"/>
    <w:rsid w:val="004F3B1D"/>
    <w:rsid w:val="004F59FF"/>
    <w:rsid w:val="004F7806"/>
    <w:rsid w:val="00500B9F"/>
    <w:rsid w:val="00501B3E"/>
    <w:rsid w:val="00501DC1"/>
    <w:rsid w:val="00502B2F"/>
    <w:rsid w:val="00502D01"/>
    <w:rsid w:val="00503C97"/>
    <w:rsid w:val="00510229"/>
    <w:rsid w:val="00510580"/>
    <w:rsid w:val="0051197B"/>
    <w:rsid w:val="00511B77"/>
    <w:rsid w:val="00513828"/>
    <w:rsid w:val="005144C5"/>
    <w:rsid w:val="0051479E"/>
    <w:rsid w:val="0051503E"/>
    <w:rsid w:val="00516B22"/>
    <w:rsid w:val="00520532"/>
    <w:rsid w:val="0052055E"/>
    <w:rsid w:val="00521B4F"/>
    <w:rsid w:val="005235CC"/>
    <w:rsid w:val="00524185"/>
    <w:rsid w:val="00524270"/>
    <w:rsid w:val="00525C89"/>
    <w:rsid w:val="00526F2D"/>
    <w:rsid w:val="005272CA"/>
    <w:rsid w:val="00527980"/>
    <w:rsid w:val="00527D73"/>
    <w:rsid w:val="00531F2B"/>
    <w:rsid w:val="00532703"/>
    <w:rsid w:val="00533250"/>
    <w:rsid w:val="00533642"/>
    <w:rsid w:val="005349A8"/>
    <w:rsid w:val="00536155"/>
    <w:rsid w:val="00536625"/>
    <w:rsid w:val="00540EE0"/>
    <w:rsid w:val="0054118C"/>
    <w:rsid w:val="00541833"/>
    <w:rsid w:val="00541E82"/>
    <w:rsid w:val="0054217C"/>
    <w:rsid w:val="0054267F"/>
    <w:rsid w:val="00542CB5"/>
    <w:rsid w:val="0054319C"/>
    <w:rsid w:val="005438C5"/>
    <w:rsid w:val="00545A36"/>
    <w:rsid w:val="005473F8"/>
    <w:rsid w:val="005511B9"/>
    <w:rsid w:val="00551629"/>
    <w:rsid w:val="00552C0F"/>
    <w:rsid w:val="00553ECB"/>
    <w:rsid w:val="00554E30"/>
    <w:rsid w:val="00556B63"/>
    <w:rsid w:val="00557454"/>
    <w:rsid w:val="0055749D"/>
    <w:rsid w:val="0055751C"/>
    <w:rsid w:val="00560FAA"/>
    <w:rsid w:val="00564022"/>
    <w:rsid w:val="005644F6"/>
    <w:rsid w:val="005660D7"/>
    <w:rsid w:val="005710D7"/>
    <w:rsid w:val="00572202"/>
    <w:rsid w:val="005725BF"/>
    <w:rsid w:val="00573BFB"/>
    <w:rsid w:val="00574E16"/>
    <w:rsid w:val="00576CEB"/>
    <w:rsid w:val="00577D3E"/>
    <w:rsid w:val="00580BC6"/>
    <w:rsid w:val="005828F9"/>
    <w:rsid w:val="00582D1B"/>
    <w:rsid w:val="0058430B"/>
    <w:rsid w:val="005851D6"/>
    <w:rsid w:val="005857CB"/>
    <w:rsid w:val="005857D6"/>
    <w:rsid w:val="00586636"/>
    <w:rsid w:val="0058670A"/>
    <w:rsid w:val="00586904"/>
    <w:rsid w:val="005903D5"/>
    <w:rsid w:val="005908C5"/>
    <w:rsid w:val="005922B0"/>
    <w:rsid w:val="00592DB9"/>
    <w:rsid w:val="0059477D"/>
    <w:rsid w:val="00595B17"/>
    <w:rsid w:val="00596069"/>
    <w:rsid w:val="00596423"/>
    <w:rsid w:val="00596500"/>
    <w:rsid w:val="005A001B"/>
    <w:rsid w:val="005A02B4"/>
    <w:rsid w:val="005A1CD0"/>
    <w:rsid w:val="005A24E0"/>
    <w:rsid w:val="005A2715"/>
    <w:rsid w:val="005A2776"/>
    <w:rsid w:val="005A28D1"/>
    <w:rsid w:val="005A6469"/>
    <w:rsid w:val="005A661F"/>
    <w:rsid w:val="005A7926"/>
    <w:rsid w:val="005B14A1"/>
    <w:rsid w:val="005B31A8"/>
    <w:rsid w:val="005B4079"/>
    <w:rsid w:val="005B5147"/>
    <w:rsid w:val="005B5BF5"/>
    <w:rsid w:val="005B6CA9"/>
    <w:rsid w:val="005B748B"/>
    <w:rsid w:val="005C129E"/>
    <w:rsid w:val="005C29B2"/>
    <w:rsid w:val="005C5D59"/>
    <w:rsid w:val="005C67AD"/>
    <w:rsid w:val="005C7F18"/>
    <w:rsid w:val="005D05A6"/>
    <w:rsid w:val="005D0647"/>
    <w:rsid w:val="005D086F"/>
    <w:rsid w:val="005D0A5C"/>
    <w:rsid w:val="005D2356"/>
    <w:rsid w:val="005D5E8E"/>
    <w:rsid w:val="005E0718"/>
    <w:rsid w:val="005E20CB"/>
    <w:rsid w:val="005E2107"/>
    <w:rsid w:val="005E5ACC"/>
    <w:rsid w:val="005E68FD"/>
    <w:rsid w:val="005F0145"/>
    <w:rsid w:val="005F1F39"/>
    <w:rsid w:val="005F3F9D"/>
    <w:rsid w:val="005F487A"/>
    <w:rsid w:val="005F4AC6"/>
    <w:rsid w:val="005F6550"/>
    <w:rsid w:val="005F69BF"/>
    <w:rsid w:val="005F6C9A"/>
    <w:rsid w:val="0060123B"/>
    <w:rsid w:val="00601C4F"/>
    <w:rsid w:val="00602404"/>
    <w:rsid w:val="006037B3"/>
    <w:rsid w:val="006038ED"/>
    <w:rsid w:val="00604210"/>
    <w:rsid w:val="006047BF"/>
    <w:rsid w:val="00605931"/>
    <w:rsid w:val="00605F1E"/>
    <w:rsid w:val="0060789C"/>
    <w:rsid w:val="00607F2F"/>
    <w:rsid w:val="0061103E"/>
    <w:rsid w:val="00611DE2"/>
    <w:rsid w:val="00611ED9"/>
    <w:rsid w:val="00612500"/>
    <w:rsid w:val="00614243"/>
    <w:rsid w:val="00614A06"/>
    <w:rsid w:val="006152C6"/>
    <w:rsid w:val="00616029"/>
    <w:rsid w:val="0061650B"/>
    <w:rsid w:val="00617337"/>
    <w:rsid w:val="006177C4"/>
    <w:rsid w:val="00617A5C"/>
    <w:rsid w:val="006207EB"/>
    <w:rsid w:val="00620EA7"/>
    <w:rsid w:val="00621145"/>
    <w:rsid w:val="0062169B"/>
    <w:rsid w:val="00621E83"/>
    <w:rsid w:val="006226FA"/>
    <w:rsid w:val="006229AD"/>
    <w:rsid w:val="00622CBC"/>
    <w:rsid w:val="00622FBB"/>
    <w:rsid w:val="00624936"/>
    <w:rsid w:val="00624CCF"/>
    <w:rsid w:val="00625CA3"/>
    <w:rsid w:val="00626772"/>
    <w:rsid w:val="0062726C"/>
    <w:rsid w:val="00627469"/>
    <w:rsid w:val="00627CAC"/>
    <w:rsid w:val="00627D23"/>
    <w:rsid w:val="00627DD7"/>
    <w:rsid w:val="00630404"/>
    <w:rsid w:val="00631173"/>
    <w:rsid w:val="00632009"/>
    <w:rsid w:val="00632CC1"/>
    <w:rsid w:val="006332EC"/>
    <w:rsid w:val="0063481B"/>
    <w:rsid w:val="006369BC"/>
    <w:rsid w:val="006403C8"/>
    <w:rsid w:val="00640E55"/>
    <w:rsid w:val="00641DCC"/>
    <w:rsid w:val="006420BC"/>
    <w:rsid w:val="00643820"/>
    <w:rsid w:val="00643EE9"/>
    <w:rsid w:val="0064446D"/>
    <w:rsid w:val="006448B8"/>
    <w:rsid w:val="00645A1C"/>
    <w:rsid w:val="00646AEE"/>
    <w:rsid w:val="00646DD3"/>
    <w:rsid w:val="006474C1"/>
    <w:rsid w:val="00647846"/>
    <w:rsid w:val="0065044C"/>
    <w:rsid w:val="00652A38"/>
    <w:rsid w:val="0065378D"/>
    <w:rsid w:val="006601E5"/>
    <w:rsid w:val="006618E3"/>
    <w:rsid w:val="00662068"/>
    <w:rsid w:val="00662B42"/>
    <w:rsid w:val="00662FFD"/>
    <w:rsid w:val="0066312A"/>
    <w:rsid w:val="00665385"/>
    <w:rsid w:val="006655D8"/>
    <w:rsid w:val="0066570D"/>
    <w:rsid w:val="00666DA6"/>
    <w:rsid w:val="0067073B"/>
    <w:rsid w:val="00672229"/>
    <w:rsid w:val="006735C3"/>
    <w:rsid w:val="0067430D"/>
    <w:rsid w:val="00675353"/>
    <w:rsid w:val="00675FB3"/>
    <w:rsid w:val="00676BC7"/>
    <w:rsid w:val="00676DB2"/>
    <w:rsid w:val="006772AB"/>
    <w:rsid w:val="00680BB1"/>
    <w:rsid w:val="00680C68"/>
    <w:rsid w:val="00681120"/>
    <w:rsid w:val="00681601"/>
    <w:rsid w:val="006841B3"/>
    <w:rsid w:val="00684649"/>
    <w:rsid w:val="00687F46"/>
    <w:rsid w:val="006929F4"/>
    <w:rsid w:val="00693714"/>
    <w:rsid w:val="00695D8F"/>
    <w:rsid w:val="006960B8"/>
    <w:rsid w:val="00696C8A"/>
    <w:rsid w:val="006972B8"/>
    <w:rsid w:val="006A0106"/>
    <w:rsid w:val="006A082F"/>
    <w:rsid w:val="006A1391"/>
    <w:rsid w:val="006A1589"/>
    <w:rsid w:val="006A177E"/>
    <w:rsid w:val="006A1C22"/>
    <w:rsid w:val="006A3F28"/>
    <w:rsid w:val="006A47D4"/>
    <w:rsid w:val="006A59C8"/>
    <w:rsid w:val="006A7586"/>
    <w:rsid w:val="006B03B2"/>
    <w:rsid w:val="006B42D2"/>
    <w:rsid w:val="006B5395"/>
    <w:rsid w:val="006C00C7"/>
    <w:rsid w:val="006C03F4"/>
    <w:rsid w:val="006C0F9B"/>
    <w:rsid w:val="006C2B9E"/>
    <w:rsid w:val="006C3E6F"/>
    <w:rsid w:val="006C425C"/>
    <w:rsid w:val="006C4BF2"/>
    <w:rsid w:val="006C62B2"/>
    <w:rsid w:val="006C77E8"/>
    <w:rsid w:val="006D0E6B"/>
    <w:rsid w:val="006D181A"/>
    <w:rsid w:val="006D27FE"/>
    <w:rsid w:val="006D2D2F"/>
    <w:rsid w:val="006D33D0"/>
    <w:rsid w:val="006D3B32"/>
    <w:rsid w:val="006D401B"/>
    <w:rsid w:val="006D678B"/>
    <w:rsid w:val="006E10CA"/>
    <w:rsid w:val="006E1D16"/>
    <w:rsid w:val="006E2DD6"/>
    <w:rsid w:val="006E2E3D"/>
    <w:rsid w:val="006E41F6"/>
    <w:rsid w:val="006E50A7"/>
    <w:rsid w:val="006E7F70"/>
    <w:rsid w:val="006F0128"/>
    <w:rsid w:val="006F1E99"/>
    <w:rsid w:val="006F2FE5"/>
    <w:rsid w:val="006F3F8A"/>
    <w:rsid w:val="006F4ED5"/>
    <w:rsid w:val="007011AC"/>
    <w:rsid w:val="00703C6A"/>
    <w:rsid w:val="007042F9"/>
    <w:rsid w:val="007059B3"/>
    <w:rsid w:val="00705BE8"/>
    <w:rsid w:val="00706EF9"/>
    <w:rsid w:val="00707ADB"/>
    <w:rsid w:val="00712A24"/>
    <w:rsid w:val="00713F44"/>
    <w:rsid w:val="0071510C"/>
    <w:rsid w:val="00715D72"/>
    <w:rsid w:val="00716E70"/>
    <w:rsid w:val="00717D25"/>
    <w:rsid w:val="007201F2"/>
    <w:rsid w:val="007204C9"/>
    <w:rsid w:val="00720B42"/>
    <w:rsid w:val="00720C59"/>
    <w:rsid w:val="0072284E"/>
    <w:rsid w:val="00723A25"/>
    <w:rsid w:val="00724003"/>
    <w:rsid w:val="00724C03"/>
    <w:rsid w:val="00725B66"/>
    <w:rsid w:val="00725D36"/>
    <w:rsid w:val="007262A3"/>
    <w:rsid w:val="00730445"/>
    <w:rsid w:val="00732179"/>
    <w:rsid w:val="0073287B"/>
    <w:rsid w:val="00732BB1"/>
    <w:rsid w:val="007353D0"/>
    <w:rsid w:val="007402D7"/>
    <w:rsid w:val="00742887"/>
    <w:rsid w:val="00743F4E"/>
    <w:rsid w:val="007440E6"/>
    <w:rsid w:val="00746910"/>
    <w:rsid w:val="007470A1"/>
    <w:rsid w:val="00747196"/>
    <w:rsid w:val="00750B8B"/>
    <w:rsid w:val="00751085"/>
    <w:rsid w:val="007557D0"/>
    <w:rsid w:val="00756636"/>
    <w:rsid w:val="007568A0"/>
    <w:rsid w:val="00757C79"/>
    <w:rsid w:val="00757F41"/>
    <w:rsid w:val="0076062A"/>
    <w:rsid w:val="00760FF5"/>
    <w:rsid w:val="00761DA4"/>
    <w:rsid w:val="00762B0B"/>
    <w:rsid w:val="00763E73"/>
    <w:rsid w:val="007641DC"/>
    <w:rsid w:val="00764FD5"/>
    <w:rsid w:val="007664D9"/>
    <w:rsid w:val="0076689E"/>
    <w:rsid w:val="00767249"/>
    <w:rsid w:val="007702BC"/>
    <w:rsid w:val="007706F8"/>
    <w:rsid w:val="007709E9"/>
    <w:rsid w:val="00772135"/>
    <w:rsid w:val="007739FA"/>
    <w:rsid w:val="0077406F"/>
    <w:rsid w:val="007742FF"/>
    <w:rsid w:val="00775FBD"/>
    <w:rsid w:val="00777B40"/>
    <w:rsid w:val="00783C1F"/>
    <w:rsid w:val="007858F5"/>
    <w:rsid w:val="0079069D"/>
    <w:rsid w:val="00790D29"/>
    <w:rsid w:val="00791721"/>
    <w:rsid w:val="00792209"/>
    <w:rsid w:val="00793155"/>
    <w:rsid w:val="00794578"/>
    <w:rsid w:val="00795C1C"/>
    <w:rsid w:val="00795DA7"/>
    <w:rsid w:val="0079697C"/>
    <w:rsid w:val="007A0801"/>
    <w:rsid w:val="007A0D80"/>
    <w:rsid w:val="007A2BFD"/>
    <w:rsid w:val="007A3EF7"/>
    <w:rsid w:val="007A4030"/>
    <w:rsid w:val="007A407A"/>
    <w:rsid w:val="007A5316"/>
    <w:rsid w:val="007A5D28"/>
    <w:rsid w:val="007A65E2"/>
    <w:rsid w:val="007A7421"/>
    <w:rsid w:val="007A7862"/>
    <w:rsid w:val="007B04A3"/>
    <w:rsid w:val="007B25A8"/>
    <w:rsid w:val="007B29DF"/>
    <w:rsid w:val="007B3D56"/>
    <w:rsid w:val="007B4007"/>
    <w:rsid w:val="007B4676"/>
    <w:rsid w:val="007B4827"/>
    <w:rsid w:val="007B7DA1"/>
    <w:rsid w:val="007C011C"/>
    <w:rsid w:val="007C06B8"/>
    <w:rsid w:val="007C1465"/>
    <w:rsid w:val="007C1C09"/>
    <w:rsid w:val="007C26E2"/>
    <w:rsid w:val="007C3397"/>
    <w:rsid w:val="007C4D3C"/>
    <w:rsid w:val="007C6085"/>
    <w:rsid w:val="007C67F8"/>
    <w:rsid w:val="007C7240"/>
    <w:rsid w:val="007D24AE"/>
    <w:rsid w:val="007D2562"/>
    <w:rsid w:val="007D3304"/>
    <w:rsid w:val="007D35DF"/>
    <w:rsid w:val="007D3687"/>
    <w:rsid w:val="007D6021"/>
    <w:rsid w:val="007D75ED"/>
    <w:rsid w:val="007D780C"/>
    <w:rsid w:val="007E163D"/>
    <w:rsid w:val="007E26BA"/>
    <w:rsid w:val="007E3F0D"/>
    <w:rsid w:val="007E4790"/>
    <w:rsid w:val="007E6908"/>
    <w:rsid w:val="007E7490"/>
    <w:rsid w:val="007E78D1"/>
    <w:rsid w:val="007F08A1"/>
    <w:rsid w:val="007F1974"/>
    <w:rsid w:val="007F3F9A"/>
    <w:rsid w:val="007F534B"/>
    <w:rsid w:val="007F5991"/>
    <w:rsid w:val="007F64F9"/>
    <w:rsid w:val="007F7041"/>
    <w:rsid w:val="007F717D"/>
    <w:rsid w:val="007F78AA"/>
    <w:rsid w:val="007F7C71"/>
    <w:rsid w:val="00800418"/>
    <w:rsid w:val="00800F58"/>
    <w:rsid w:val="0080182B"/>
    <w:rsid w:val="00801D79"/>
    <w:rsid w:val="0080353B"/>
    <w:rsid w:val="0080370E"/>
    <w:rsid w:val="008038A2"/>
    <w:rsid w:val="00804EE4"/>
    <w:rsid w:val="00807C48"/>
    <w:rsid w:val="00811C81"/>
    <w:rsid w:val="00811FA0"/>
    <w:rsid w:val="0081324E"/>
    <w:rsid w:val="00813A61"/>
    <w:rsid w:val="00813E5F"/>
    <w:rsid w:val="00814179"/>
    <w:rsid w:val="0081513A"/>
    <w:rsid w:val="00817C5A"/>
    <w:rsid w:val="00824919"/>
    <w:rsid w:val="00826570"/>
    <w:rsid w:val="008314AE"/>
    <w:rsid w:val="00831DB8"/>
    <w:rsid w:val="008324EF"/>
    <w:rsid w:val="00834C04"/>
    <w:rsid w:val="00834C84"/>
    <w:rsid w:val="00835515"/>
    <w:rsid w:val="00836076"/>
    <w:rsid w:val="008362A6"/>
    <w:rsid w:val="00836A70"/>
    <w:rsid w:val="00836BD0"/>
    <w:rsid w:val="008415B7"/>
    <w:rsid w:val="00842A2D"/>
    <w:rsid w:val="00842AB9"/>
    <w:rsid w:val="00842CE8"/>
    <w:rsid w:val="00843220"/>
    <w:rsid w:val="008434FC"/>
    <w:rsid w:val="0084447B"/>
    <w:rsid w:val="008445CE"/>
    <w:rsid w:val="008456C8"/>
    <w:rsid w:val="008458C5"/>
    <w:rsid w:val="00847D65"/>
    <w:rsid w:val="0085045C"/>
    <w:rsid w:val="0085098F"/>
    <w:rsid w:val="00852D02"/>
    <w:rsid w:val="008536B5"/>
    <w:rsid w:val="00853755"/>
    <w:rsid w:val="0085741D"/>
    <w:rsid w:val="0086002C"/>
    <w:rsid w:val="008612F5"/>
    <w:rsid w:val="00861C02"/>
    <w:rsid w:val="00862727"/>
    <w:rsid w:val="00863787"/>
    <w:rsid w:val="00863ECA"/>
    <w:rsid w:val="0086468A"/>
    <w:rsid w:val="00866213"/>
    <w:rsid w:val="00867D30"/>
    <w:rsid w:val="008716EB"/>
    <w:rsid w:val="00871E34"/>
    <w:rsid w:val="00872380"/>
    <w:rsid w:val="00872437"/>
    <w:rsid w:val="008724DA"/>
    <w:rsid w:val="00873E0E"/>
    <w:rsid w:val="008744EE"/>
    <w:rsid w:val="008762AC"/>
    <w:rsid w:val="00876B31"/>
    <w:rsid w:val="00876C9E"/>
    <w:rsid w:val="008777CB"/>
    <w:rsid w:val="0088076B"/>
    <w:rsid w:val="00881CB9"/>
    <w:rsid w:val="00882C30"/>
    <w:rsid w:val="00883285"/>
    <w:rsid w:val="008838F5"/>
    <w:rsid w:val="00885FD8"/>
    <w:rsid w:val="00890159"/>
    <w:rsid w:val="00892931"/>
    <w:rsid w:val="00895949"/>
    <w:rsid w:val="00895C22"/>
    <w:rsid w:val="008965E1"/>
    <w:rsid w:val="008975AF"/>
    <w:rsid w:val="008A0859"/>
    <w:rsid w:val="008A11C6"/>
    <w:rsid w:val="008A2CA2"/>
    <w:rsid w:val="008A3389"/>
    <w:rsid w:val="008A4D72"/>
    <w:rsid w:val="008A4F96"/>
    <w:rsid w:val="008A5DE9"/>
    <w:rsid w:val="008A5F46"/>
    <w:rsid w:val="008A61FA"/>
    <w:rsid w:val="008A647A"/>
    <w:rsid w:val="008A6715"/>
    <w:rsid w:val="008A761C"/>
    <w:rsid w:val="008B091C"/>
    <w:rsid w:val="008B12E4"/>
    <w:rsid w:val="008B4956"/>
    <w:rsid w:val="008B4AD4"/>
    <w:rsid w:val="008B504E"/>
    <w:rsid w:val="008B569A"/>
    <w:rsid w:val="008B5F80"/>
    <w:rsid w:val="008B6A42"/>
    <w:rsid w:val="008B7BCF"/>
    <w:rsid w:val="008C06B1"/>
    <w:rsid w:val="008C0C33"/>
    <w:rsid w:val="008C2A33"/>
    <w:rsid w:val="008C5E40"/>
    <w:rsid w:val="008C6C7F"/>
    <w:rsid w:val="008C76AF"/>
    <w:rsid w:val="008D100C"/>
    <w:rsid w:val="008D1306"/>
    <w:rsid w:val="008D23D5"/>
    <w:rsid w:val="008D52FF"/>
    <w:rsid w:val="008D7C58"/>
    <w:rsid w:val="008E1256"/>
    <w:rsid w:val="008E20A8"/>
    <w:rsid w:val="008E33C7"/>
    <w:rsid w:val="008E3788"/>
    <w:rsid w:val="008E3970"/>
    <w:rsid w:val="008E3993"/>
    <w:rsid w:val="008E565C"/>
    <w:rsid w:val="008E5755"/>
    <w:rsid w:val="008E5EB3"/>
    <w:rsid w:val="008E5F92"/>
    <w:rsid w:val="008E6212"/>
    <w:rsid w:val="008E7597"/>
    <w:rsid w:val="008E7AD1"/>
    <w:rsid w:val="008F030A"/>
    <w:rsid w:val="008F13D3"/>
    <w:rsid w:val="008F2503"/>
    <w:rsid w:val="008F4733"/>
    <w:rsid w:val="008F5496"/>
    <w:rsid w:val="008F5A32"/>
    <w:rsid w:val="00900180"/>
    <w:rsid w:val="00900542"/>
    <w:rsid w:val="00901CB1"/>
    <w:rsid w:val="00901E39"/>
    <w:rsid w:val="0090285E"/>
    <w:rsid w:val="00903428"/>
    <w:rsid w:val="00904883"/>
    <w:rsid w:val="00905052"/>
    <w:rsid w:val="00905AAC"/>
    <w:rsid w:val="0090692E"/>
    <w:rsid w:val="00906ACB"/>
    <w:rsid w:val="00906FA0"/>
    <w:rsid w:val="009073E1"/>
    <w:rsid w:val="0091049F"/>
    <w:rsid w:val="0091094E"/>
    <w:rsid w:val="0091126D"/>
    <w:rsid w:val="00911B8E"/>
    <w:rsid w:val="00912721"/>
    <w:rsid w:val="00914E3D"/>
    <w:rsid w:val="009161CC"/>
    <w:rsid w:val="00917879"/>
    <w:rsid w:val="00920BFA"/>
    <w:rsid w:val="00921A61"/>
    <w:rsid w:val="00922464"/>
    <w:rsid w:val="00922C5E"/>
    <w:rsid w:val="00922F72"/>
    <w:rsid w:val="00923A93"/>
    <w:rsid w:val="00924696"/>
    <w:rsid w:val="00924A14"/>
    <w:rsid w:val="0092540D"/>
    <w:rsid w:val="00926060"/>
    <w:rsid w:val="009260FF"/>
    <w:rsid w:val="009270E4"/>
    <w:rsid w:val="00927255"/>
    <w:rsid w:val="009303F3"/>
    <w:rsid w:val="00933784"/>
    <w:rsid w:val="0093410F"/>
    <w:rsid w:val="00934F1F"/>
    <w:rsid w:val="00941864"/>
    <w:rsid w:val="00941A29"/>
    <w:rsid w:val="00942259"/>
    <w:rsid w:val="009422EC"/>
    <w:rsid w:val="00942E55"/>
    <w:rsid w:val="0094310C"/>
    <w:rsid w:val="00943975"/>
    <w:rsid w:val="00943EEE"/>
    <w:rsid w:val="00944A87"/>
    <w:rsid w:val="00945EB7"/>
    <w:rsid w:val="009462A5"/>
    <w:rsid w:val="0094649A"/>
    <w:rsid w:val="00947141"/>
    <w:rsid w:val="009507AF"/>
    <w:rsid w:val="00953278"/>
    <w:rsid w:val="00953AB0"/>
    <w:rsid w:val="00954ADE"/>
    <w:rsid w:val="009558F3"/>
    <w:rsid w:val="0095620A"/>
    <w:rsid w:val="00956286"/>
    <w:rsid w:val="00956C00"/>
    <w:rsid w:val="009577C8"/>
    <w:rsid w:val="00960C47"/>
    <w:rsid w:val="009613CA"/>
    <w:rsid w:val="009617A7"/>
    <w:rsid w:val="00963833"/>
    <w:rsid w:val="00963D18"/>
    <w:rsid w:val="00964A80"/>
    <w:rsid w:val="00965722"/>
    <w:rsid w:val="00966922"/>
    <w:rsid w:val="00966A54"/>
    <w:rsid w:val="0096776F"/>
    <w:rsid w:val="00970C27"/>
    <w:rsid w:val="00972216"/>
    <w:rsid w:val="00973066"/>
    <w:rsid w:val="00975689"/>
    <w:rsid w:val="0097766B"/>
    <w:rsid w:val="009777F4"/>
    <w:rsid w:val="00980BD5"/>
    <w:rsid w:val="009813D9"/>
    <w:rsid w:val="00984151"/>
    <w:rsid w:val="00984238"/>
    <w:rsid w:val="009844FB"/>
    <w:rsid w:val="0098486D"/>
    <w:rsid w:val="00984EC4"/>
    <w:rsid w:val="00987526"/>
    <w:rsid w:val="00987B14"/>
    <w:rsid w:val="00987C6E"/>
    <w:rsid w:val="00990C61"/>
    <w:rsid w:val="00991C8E"/>
    <w:rsid w:val="00997A77"/>
    <w:rsid w:val="00997C88"/>
    <w:rsid w:val="009A081B"/>
    <w:rsid w:val="009A1469"/>
    <w:rsid w:val="009A1E6A"/>
    <w:rsid w:val="009A2BAE"/>
    <w:rsid w:val="009A364C"/>
    <w:rsid w:val="009A60B7"/>
    <w:rsid w:val="009A62D1"/>
    <w:rsid w:val="009A6FE0"/>
    <w:rsid w:val="009A6FFD"/>
    <w:rsid w:val="009B12F6"/>
    <w:rsid w:val="009B1B85"/>
    <w:rsid w:val="009B2BF4"/>
    <w:rsid w:val="009B4C27"/>
    <w:rsid w:val="009B5060"/>
    <w:rsid w:val="009B53A1"/>
    <w:rsid w:val="009B5BF6"/>
    <w:rsid w:val="009B5EC8"/>
    <w:rsid w:val="009B6D59"/>
    <w:rsid w:val="009B6D95"/>
    <w:rsid w:val="009B7519"/>
    <w:rsid w:val="009C04EA"/>
    <w:rsid w:val="009C1743"/>
    <w:rsid w:val="009C2502"/>
    <w:rsid w:val="009C28F9"/>
    <w:rsid w:val="009C2A43"/>
    <w:rsid w:val="009C2D16"/>
    <w:rsid w:val="009C49BC"/>
    <w:rsid w:val="009C4CAA"/>
    <w:rsid w:val="009C4E6A"/>
    <w:rsid w:val="009C5D8D"/>
    <w:rsid w:val="009C71BE"/>
    <w:rsid w:val="009C7CCB"/>
    <w:rsid w:val="009D09F8"/>
    <w:rsid w:val="009D184F"/>
    <w:rsid w:val="009D1CA4"/>
    <w:rsid w:val="009D2A3F"/>
    <w:rsid w:val="009D3430"/>
    <w:rsid w:val="009D3B5D"/>
    <w:rsid w:val="009D3CA3"/>
    <w:rsid w:val="009D408D"/>
    <w:rsid w:val="009D59C9"/>
    <w:rsid w:val="009E03DD"/>
    <w:rsid w:val="009E1C7A"/>
    <w:rsid w:val="009E2F6F"/>
    <w:rsid w:val="009E3D7A"/>
    <w:rsid w:val="009E48F4"/>
    <w:rsid w:val="009E525B"/>
    <w:rsid w:val="009E6201"/>
    <w:rsid w:val="009E7A72"/>
    <w:rsid w:val="009F0D84"/>
    <w:rsid w:val="009F13E9"/>
    <w:rsid w:val="009F18CD"/>
    <w:rsid w:val="009F2B76"/>
    <w:rsid w:val="009F3F81"/>
    <w:rsid w:val="009F4301"/>
    <w:rsid w:val="009F48E1"/>
    <w:rsid w:val="009F6792"/>
    <w:rsid w:val="009F736A"/>
    <w:rsid w:val="009F7D85"/>
    <w:rsid w:val="00A00D37"/>
    <w:rsid w:val="00A035F6"/>
    <w:rsid w:val="00A03CDB"/>
    <w:rsid w:val="00A04DF6"/>
    <w:rsid w:val="00A0529A"/>
    <w:rsid w:val="00A062CB"/>
    <w:rsid w:val="00A06AC1"/>
    <w:rsid w:val="00A10EA2"/>
    <w:rsid w:val="00A1160A"/>
    <w:rsid w:val="00A11F93"/>
    <w:rsid w:val="00A12358"/>
    <w:rsid w:val="00A13374"/>
    <w:rsid w:val="00A166D6"/>
    <w:rsid w:val="00A168CF"/>
    <w:rsid w:val="00A170BC"/>
    <w:rsid w:val="00A17A7D"/>
    <w:rsid w:val="00A17CA0"/>
    <w:rsid w:val="00A17E50"/>
    <w:rsid w:val="00A206A2"/>
    <w:rsid w:val="00A23F5F"/>
    <w:rsid w:val="00A2670B"/>
    <w:rsid w:val="00A277E3"/>
    <w:rsid w:val="00A3116B"/>
    <w:rsid w:val="00A34804"/>
    <w:rsid w:val="00A359FA"/>
    <w:rsid w:val="00A3702A"/>
    <w:rsid w:val="00A40D78"/>
    <w:rsid w:val="00A4146B"/>
    <w:rsid w:val="00A4153D"/>
    <w:rsid w:val="00A417D1"/>
    <w:rsid w:val="00A43968"/>
    <w:rsid w:val="00A44154"/>
    <w:rsid w:val="00A44183"/>
    <w:rsid w:val="00A443D7"/>
    <w:rsid w:val="00A44762"/>
    <w:rsid w:val="00A44934"/>
    <w:rsid w:val="00A46203"/>
    <w:rsid w:val="00A46674"/>
    <w:rsid w:val="00A4683F"/>
    <w:rsid w:val="00A46E1C"/>
    <w:rsid w:val="00A508B1"/>
    <w:rsid w:val="00A50AE5"/>
    <w:rsid w:val="00A50EF2"/>
    <w:rsid w:val="00A50F50"/>
    <w:rsid w:val="00A5210F"/>
    <w:rsid w:val="00A54081"/>
    <w:rsid w:val="00A540B2"/>
    <w:rsid w:val="00A55475"/>
    <w:rsid w:val="00A558E8"/>
    <w:rsid w:val="00A55FC1"/>
    <w:rsid w:val="00A57512"/>
    <w:rsid w:val="00A5752D"/>
    <w:rsid w:val="00A60577"/>
    <w:rsid w:val="00A61D3F"/>
    <w:rsid w:val="00A627B6"/>
    <w:rsid w:val="00A62929"/>
    <w:rsid w:val="00A64C5F"/>
    <w:rsid w:val="00A64C6C"/>
    <w:rsid w:val="00A66402"/>
    <w:rsid w:val="00A673BD"/>
    <w:rsid w:val="00A70BE2"/>
    <w:rsid w:val="00A70C99"/>
    <w:rsid w:val="00A71473"/>
    <w:rsid w:val="00A7168C"/>
    <w:rsid w:val="00A72955"/>
    <w:rsid w:val="00A73AB4"/>
    <w:rsid w:val="00A740FC"/>
    <w:rsid w:val="00A742C4"/>
    <w:rsid w:val="00A75087"/>
    <w:rsid w:val="00A761EB"/>
    <w:rsid w:val="00A76B2F"/>
    <w:rsid w:val="00A80FBF"/>
    <w:rsid w:val="00A8102C"/>
    <w:rsid w:val="00A81128"/>
    <w:rsid w:val="00A8160F"/>
    <w:rsid w:val="00A848B3"/>
    <w:rsid w:val="00A84BC8"/>
    <w:rsid w:val="00A853E2"/>
    <w:rsid w:val="00A86955"/>
    <w:rsid w:val="00A90EC3"/>
    <w:rsid w:val="00A91E51"/>
    <w:rsid w:val="00A926E6"/>
    <w:rsid w:val="00A92793"/>
    <w:rsid w:val="00A9298A"/>
    <w:rsid w:val="00A9354F"/>
    <w:rsid w:val="00A9465A"/>
    <w:rsid w:val="00A94AC1"/>
    <w:rsid w:val="00A972F3"/>
    <w:rsid w:val="00AA04A8"/>
    <w:rsid w:val="00AA0AB9"/>
    <w:rsid w:val="00AA3228"/>
    <w:rsid w:val="00AA470A"/>
    <w:rsid w:val="00AA4736"/>
    <w:rsid w:val="00AA5A0E"/>
    <w:rsid w:val="00AA6B2D"/>
    <w:rsid w:val="00AA76C0"/>
    <w:rsid w:val="00AA7A68"/>
    <w:rsid w:val="00AA7D9B"/>
    <w:rsid w:val="00AB0521"/>
    <w:rsid w:val="00AB0889"/>
    <w:rsid w:val="00AB0B5C"/>
    <w:rsid w:val="00AB22C2"/>
    <w:rsid w:val="00AB25EB"/>
    <w:rsid w:val="00AB2955"/>
    <w:rsid w:val="00AB2E79"/>
    <w:rsid w:val="00AB33F7"/>
    <w:rsid w:val="00AB3433"/>
    <w:rsid w:val="00AB4471"/>
    <w:rsid w:val="00AB4B88"/>
    <w:rsid w:val="00AB562B"/>
    <w:rsid w:val="00AB6015"/>
    <w:rsid w:val="00AB6634"/>
    <w:rsid w:val="00AC03F1"/>
    <w:rsid w:val="00AC28B0"/>
    <w:rsid w:val="00AC3083"/>
    <w:rsid w:val="00AC3278"/>
    <w:rsid w:val="00AC4023"/>
    <w:rsid w:val="00AC4196"/>
    <w:rsid w:val="00AC5298"/>
    <w:rsid w:val="00AC61D2"/>
    <w:rsid w:val="00AC6A9E"/>
    <w:rsid w:val="00AC6E23"/>
    <w:rsid w:val="00AC7183"/>
    <w:rsid w:val="00AD14E5"/>
    <w:rsid w:val="00AD172F"/>
    <w:rsid w:val="00AD3BE1"/>
    <w:rsid w:val="00AD4C13"/>
    <w:rsid w:val="00AD5182"/>
    <w:rsid w:val="00AD6527"/>
    <w:rsid w:val="00AE0B98"/>
    <w:rsid w:val="00AE119D"/>
    <w:rsid w:val="00AE1AAC"/>
    <w:rsid w:val="00AE25A1"/>
    <w:rsid w:val="00AE2715"/>
    <w:rsid w:val="00AE304D"/>
    <w:rsid w:val="00AF04B6"/>
    <w:rsid w:val="00AF1E3A"/>
    <w:rsid w:val="00AF28E9"/>
    <w:rsid w:val="00AF560E"/>
    <w:rsid w:val="00AF59E4"/>
    <w:rsid w:val="00AF6D55"/>
    <w:rsid w:val="00AF6F19"/>
    <w:rsid w:val="00AF7825"/>
    <w:rsid w:val="00AF79EA"/>
    <w:rsid w:val="00AF7B0C"/>
    <w:rsid w:val="00AF7D80"/>
    <w:rsid w:val="00B06954"/>
    <w:rsid w:val="00B100CD"/>
    <w:rsid w:val="00B105C7"/>
    <w:rsid w:val="00B11485"/>
    <w:rsid w:val="00B14F4A"/>
    <w:rsid w:val="00B16032"/>
    <w:rsid w:val="00B168A5"/>
    <w:rsid w:val="00B16E81"/>
    <w:rsid w:val="00B17131"/>
    <w:rsid w:val="00B17D53"/>
    <w:rsid w:val="00B17FB5"/>
    <w:rsid w:val="00B20CD5"/>
    <w:rsid w:val="00B21872"/>
    <w:rsid w:val="00B223EC"/>
    <w:rsid w:val="00B22DE2"/>
    <w:rsid w:val="00B2387A"/>
    <w:rsid w:val="00B24D66"/>
    <w:rsid w:val="00B26157"/>
    <w:rsid w:val="00B262DE"/>
    <w:rsid w:val="00B3632A"/>
    <w:rsid w:val="00B37CF1"/>
    <w:rsid w:val="00B37EEB"/>
    <w:rsid w:val="00B4087D"/>
    <w:rsid w:val="00B40B6E"/>
    <w:rsid w:val="00B4142E"/>
    <w:rsid w:val="00B42351"/>
    <w:rsid w:val="00B426FC"/>
    <w:rsid w:val="00B42B00"/>
    <w:rsid w:val="00B43A8F"/>
    <w:rsid w:val="00B46BC1"/>
    <w:rsid w:val="00B46C37"/>
    <w:rsid w:val="00B5086C"/>
    <w:rsid w:val="00B50F90"/>
    <w:rsid w:val="00B534CF"/>
    <w:rsid w:val="00B544E2"/>
    <w:rsid w:val="00B548ED"/>
    <w:rsid w:val="00B55E12"/>
    <w:rsid w:val="00B5766A"/>
    <w:rsid w:val="00B6043F"/>
    <w:rsid w:val="00B60E8B"/>
    <w:rsid w:val="00B6166B"/>
    <w:rsid w:val="00B61CBD"/>
    <w:rsid w:val="00B61F87"/>
    <w:rsid w:val="00B626DC"/>
    <w:rsid w:val="00B63821"/>
    <w:rsid w:val="00B63C42"/>
    <w:rsid w:val="00B6574F"/>
    <w:rsid w:val="00B65C24"/>
    <w:rsid w:val="00B66B4D"/>
    <w:rsid w:val="00B70FE1"/>
    <w:rsid w:val="00B71F8B"/>
    <w:rsid w:val="00B71FC9"/>
    <w:rsid w:val="00B73623"/>
    <w:rsid w:val="00B74068"/>
    <w:rsid w:val="00B74366"/>
    <w:rsid w:val="00B744EB"/>
    <w:rsid w:val="00B74752"/>
    <w:rsid w:val="00B75CF4"/>
    <w:rsid w:val="00B75CF5"/>
    <w:rsid w:val="00B769DC"/>
    <w:rsid w:val="00B77B14"/>
    <w:rsid w:val="00B804D9"/>
    <w:rsid w:val="00B806C2"/>
    <w:rsid w:val="00B8080B"/>
    <w:rsid w:val="00B822F5"/>
    <w:rsid w:val="00B83294"/>
    <w:rsid w:val="00B839BD"/>
    <w:rsid w:val="00B93904"/>
    <w:rsid w:val="00B94EA4"/>
    <w:rsid w:val="00B95833"/>
    <w:rsid w:val="00B95C99"/>
    <w:rsid w:val="00B96B1E"/>
    <w:rsid w:val="00B96DEB"/>
    <w:rsid w:val="00B97623"/>
    <w:rsid w:val="00BA3440"/>
    <w:rsid w:val="00BA4139"/>
    <w:rsid w:val="00BB0E36"/>
    <w:rsid w:val="00BB1918"/>
    <w:rsid w:val="00BB32BD"/>
    <w:rsid w:val="00BB40A5"/>
    <w:rsid w:val="00BB52BC"/>
    <w:rsid w:val="00BB71EE"/>
    <w:rsid w:val="00BB7B72"/>
    <w:rsid w:val="00BB7BCC"/>
    <w:rsid w:val="00BC0613"/>
    <w:rsid w:val="00BC073D"/>
    <w:rsid w:val="00BC1700"/>
    <w:rsid w:val="00BC2051"/>
    <w:rsid w:val="00BC266F"/>
    <w:rsid w:val="00BC2E9A"/>
    <w:rsid w:val="00BC4CF8"/>
    <w:rsid w:val="00BC5CCF"/>
    <w:rsid w:val="00BC666F"/>
    <w:rsid w:val="00BC6E9E"/>
    <w:rsid w:val="00BD035B"/>
    <w:rsid w:val="00BD3114"/>
    <w:rsid w:val="00BD4191"/>
    <w:rsid w:val="00BD4EC6"/>
    <w:rsid w:val="00BD5408"/>
    <w:rsid w:val="00BD71EE"/>
    <w:rsid w:val="00BD7850"/>
    <w:rsid w:val="00BD7A55"/>
    <w:rsid w:val="00BE117C"/>
    <w:rsid w:val="00BE1860"/>
    <w:rsid w:val="00BE2311"/>
    <w:rsid w:val="00BE2678"/>
    <w:rsid w:val="00BE2EBB"/>
    <w:rsid w:val="00BE2EC3"/>
    <w:rsid w:val="00BE3690"/>
    <w:rsid w:val="00BE40CA"/>
    <w:rsid w:val="00BE54F5"/>
    <w:rsid w:val="00BE6BF4"/>
    <w:rsid w:val="00BE6D38"/>
    <w:rsid w:val="00BE7D28"/>
    <w:rsid w:val="00BF11DB"/>
    <w:rsid w:val="00BF1E7B"/>
    <w:rsid w:val="00BF1FAD"/>
    <w:rsid w:val="00BF288F"/>
    <w:rsid w:val="00BF38BE"/>
    <w:rsid w:val="00BF3E91"/>
    <w:rsid w:val="00BF4722"/>
    <w:rsid w:val="00BF5927"/>
    <w:rsid w:val="00BF5BE4"/>
    <w:rsid w:val="00BF6596"/>
    <w:rsid w:val="00BF789C"/>
    <w:rsid w:val="00C017E4"/>
    <w:rsid w:val="00C01E02"/>
    <w:rsid w:val="00C036B3"/>
    <w:rsid w:val="00C05010"/>
    <w:rsid w:val="00C05954"/>
    <w:rsid w:val="00C05E84"/>
    <w:rsid w:val="00C0725D"/>
    <w:rsid w:val="00C07668"/>
    <w:rsid w:val="00C10A53"/>
    <w:rsid w:val="00C14B50"/>
    <w:rsid w:val="00C154B1"/>
    <w:rsid w:val="00C17133"/>
    <w:rsid w:val="00C203C4"/>
    <w:rsid w:val="00C217D9"/>
    <w:rsid w:val="00C21CF0"/>
    <w:rsid w:val="00C23195"/>
    <w:rsid w:val="00C23580"/>
    <w:rsid w:val="00C254A9"/>
    <w:rsid w:val="00C25E08"/>
    <w:rsid w:val="00C263AF"/>
    <w:rsid w:val="00C26A38"/>
    <w:rsid w:val="00C26C9F"/>
    <w:rsid w:val="00C273E5"/>
    <w:rsid w:val="00C30C2D"/>
    <w:rsid w:val="00C31AFD"/>
    <w:rsid w:val="00C37327"/>
    <w:rsid w:val="00C37ED7"/>
    <w:rsid w:val="00C40663"/>
    <w:rsid w:val="00C40BCF"/>
    <w:rsid w:val="00C41973"/>
    <w:rsid w:val="00C42200"/>
    <w:rsid w:val="00C435E6"/>
    <w:rsid w:val="00C449E8"/>
    <w:rsid w:val="00C44A77"/>
    <w:rsid w:val="00C450C6"/>
    <w:rsid w:val="00C4542A"/>
    <w:rsid w:val="00C46EAC"/>
    <w:rsid w:val="00C46FEE"/>
    <w:rsid w:val="00C472E4"/>
    <w:rsid w:val="00C4744C"/>
    <w:rsid w:val="00C4792D"/>
    <w:rsid w:val="00C479AF"/>
    <w:rsid w:val="00C47D75"/>
    <w:rsid w:val="00C533EA"/>
    <w:rsid w:val="00C537E1"/>
    <w:rsid w:val="00C559CF"/>
    <w:rsid w:val="00C5643D"/>
    <w:rsid w:val="00C565F2"/>
    <w:rsid w:val="00C57FF8"/>
    <w:rsid w:val="00C62AC2"/>
    <w:rsid w:val="00C62FCA"/>
    <w:rsid w:val="00C664AA"/>
    <w:rsid w:val="00C67556"/>
    <w:rsid w:val="00C677E3"/>
    <w:rsid w:val="00C67F4A"/>
    <w:rsid w:val="00C713C7"/>
    <w:rsid w:val="00C71C41"/>
    <w:rsid w:val="00C72013"/>
    <w:rsid w:val="00C7367C"/>
    <w:rsid w:val="00C74E65"/>
    <w:rsid w:val="00C75BD4"/>
    <w:rsid w:val="00C800A2"/>
    <w:rsid w:val="00C801E7"/>
    <w:rsid w:val="00C80889"/>
    <w:rsid w:val="00C8115B"/>
    <w:rsid w:val="00C82557"/>
    <w:rsid w:val="00C82590"/>
    <w:rsid w:val="00C82E29"/>
    <w:rsid w:val="00C843C2"/>
    <w:rsid w:val="00C875AD"/>
    <w:rsid w:val="00C90DEE"/>
    <w:rsid w:val="00C93F26"/>
    <w:rsid w:val="00C953DC"/>
    <w:rsid w:val="00C96269"/>
    <w:rsid w:val="00C96314"/>
    <w:rsid w:val="00C96EFB"/>
    <w:rsid w:val="00C97127"/>
    <w:rsid w:val="00C9759D"/>
    <w:rsid w:val="00C97D1A"/>
    <w:rsid w:val="00CA0095"/>
    <w:rsid w:val="00CA0FB0"/>
    <w:rsid w:val="00CA1727"/>
    <w:rsid w:val="00CA665C"/>
    <w:rsid w:val="00CA666F"/>
    <w:rsid w:val="00CA6914"/>
    <w:rsid w:val="00CA6BDE"/>
    <w:rsid w:val="00CB0ECB"/>
    <w:rsid w:val="00CB4341"/>
    <w:rsid w:val="00CB670C"/>
    <w:rsid w:val="00CB7201"/>
    <w:rsid w:val="00CB77C7"/>
    <w:rsid w:val="00CB7BA5"/>
    <w:rsid w:val="00CC13E6"/>
    <w:rsid w:val="00CC1676"/>
    <w:rsid w:val="00CC17B4"/>
    <w:rsid w:val="00CC18F6"/>
    <w:rsid w:val="00CC1AAA"/>
    <w:rsid w:val="00CC214C"/>
    <w:rsid w:val="00CC232A"/>
    <w:rsid w:val="00CC39D4"/>
    <w:rsid w:val="00CC3D02"/>
    <w:rsid w:val="00CC3FB7"/>
    <w:rsid w:val="00CC43E4"/>
    <w:rsid w:val="00CC524E"/>
    <w:rsid w:val="00CC5423"/>
    <w:rsid w:val="00CC5A95"/>
    <w:rsid w:val="00CC7E6A"/>
    <w:rsid w:val="00CD1634"/>
    <w:rsid w:val="00CD19E5"/>
    <w:rsid w:val="00CD1E41"/>
    <w:rsid w:val="00CD312F"/>
    <w:rsid w:val="00CD4B5E"/>
    <w:rsid w:val="00CD4C88"/>
    <w:rsid w:val="00CD4F08"/>
    <w:rsid w:val="00CD596A"/>
    <w:rsid w:val="00CD6E26"/>
    <w:rsid w:val="00CD7099"/>
    <w:rsid w:val="00CD7D4A"/>
    <w:rsid w:val="00CE0126"/>
    <w:rsid w:val="00CE019A"/>
    <w:rsid w:val="00CE0EA5"/>
    <w:rsid w:val="00CE4444"/>
    <w:rsid w:val="00CE59DD"/>
    <w:rsid w:val="00CE660C"/>
    <w:rsid w:val="00CE6A17"/>
    <w:rsid w:val="00CF0804"/>
    <w:rsid w:val="00CF1855"/>
    <w:rsid w:val="00CF2497"/>
    <w:rsid w:val="00CF2C9C"/>
    <w:rsid w:val="00CF5703"/>
    <w:rsid w:val="00CF6352"/>
    <w:rsid w:val="00CF6925"/>
    <w:rsid w:val="00D024DC"/>
    <w:rsid w:val="00D0310C"/>
    <w:rsid w:val="00D03547"/>
    <w:rsid w:val="00D039B9"/>
    <w:rsid w:val="00D04344"/>
    <w:rsid w:val="00D06207"/>
    <w:rsid w:val="00D0627E"/>
    <w:rsid w:val="00D07E68"/>
    <w:rsid w:val="00D108B3"/>
    <w:rsid w:val="00D11583"/>
    <w:rsid w:val="00D11AAA"/>
    <w:rsid w:val="00D11E87"/>
    <w:rsid w:val="00D12808"/>
    <w:rsid w:val="00D129BC"/>
    <w:rsid w:val="00D13A86"/>
    <w:rsid w:val="00D14044"/>
    <w:rsid w:val="00D20586"/>
    <w:rsid w:val="00D217F3"/>
    <w:rsid w:val="00D224C2"/>
    <w:rsid w:val="00D230E0"/>
    <w:rsid w:val="00D2406E"/>
    <w:rsid w:val="00D2412F"/>
    <w:rsid w:val="00D24ABB"/>
    <w:rsid w:val="00D25D06"/>
    <w:rsid w:val="00D26027"/>
    <w:rsid w:val="00D26199"/>
    <w:rsid w:val="00D269F1"/>
    <w:rsid w:val="00D270D9"/>
    <w:rsid w:val="00D326BB"/>
    <w:rsid w:val="00D3694B"/>
    <w:rsid w:val="00D37A43"/>
    <w:rsid w:val="00D407E0"/>
    <w:rsid w:val="00D412A9"/>
    <w:rsid w:val="00D42EAE"/>
    <w:rsid w:val="00D448BE"/>
    <w:rsid w:val="00D4505A"/>
    <w:rsid w:val="00D453B0"/>
    <w:rsid w:val="00D45E0A"/>
    <w:rsid w:val="00D46605"/>
    <w:rsid w:val="00D50D81"/>
    <w:rsid w:val="00D50DD2"/>
    <w:rsid w:val="00D51CA2"/>
    <w:rsid w:val="00D538C0"/>
    <w:rsid w:val="00D5496C"/>
    <w:rsid w:val="00D57053"/>
    <w:rsid w:val="00D5763E"/>
    <w:rsid w:val="00D625D7"/>
    <w:rsid w:val="00D62DDF"/>
    <w:rsid w:val="00D643F9"/>
    <w:rsid w:val="00D6458B"/>
    <w:rsid w:val="00D64A4A"/>
    <w:rsid w:val="00D66A4C"/>
    <w:rsid w:val="00D66AE9"/>
    <w:rsid w:val="00D67657"/>
    <w:rsid w:val="00D700F1"/>
    <w:rsid w:val="00D7032C"/>
    <w:rsid w:val="00D70C2D"/>
    <w:rsid w:val="00D70D61"/>
    <w:rsid w:val="00D71A02"/>
    <w:rsid w:val="00D71ECD"/>
    <w:rsid w:val="00D73CC7"/>
    <w:rsid w:val="00D74D07"/>
    <w:rsid w:val="00D75492"/>
    <w:rsid w:val="00D774E4"/>
    <w:rsid w:val="00D77521"/>
    <w:rsid w:val="00D800C0"/>
    <w:rsid w:val="00D80B3B"/>
    <w:rsid w:val="00D80B78"/>
    <w:rsid w:val="00D811FD"/>
    <w:rsid w:val="00D83478"/>
    <w:rsid w:val="00D8417E"/>
    <w:rsid w:val="00D8537A"/>
    <w:rsid w:val="00D916EC"/>
    <w:rsid w:val="00D92B1B"/>
    <w:rsid w:val="00D94E2A"/>
    <w:rsid w:val="00D95D00"/>
    <w:rsid w:val="00D96E6C"/>
    <w:rsid w:val="00DA11C6"/>
    <w:rsid w:val="00DA1553"/>
    <w:rsid w:val="00DA1DCC"/>
    <w:rsid w:val="00DA2F29"/>
    <w:rsid w:val="00DA32BE"/>
    <w:rsid w:val="00DA4CBA"/>
    <w:rsid w:val="00DA528F"/>
    <w:rsid w:val="00DA641F"/>
    <w:rsid w:val="00DA65B4"/>
    <w:rsid w:val="00DB0B50"/>
    <w:rsid w:val="00DB194E"/>
    <w:rsid w:val="00DB3353"/>
    <w:rsid w:val="00DB4121"/>
    <w:rsid w:val="00DB65C8"/>
    <w:rsid w:val="00DB751E"/>
    <w:rsid w:val="00DB7727"/>
    <w:rsid w:val="00DB7BC4"/>
    <w:rsid w:val="00DB7F83"/>
    <w:rsid w:val="00DC0005"/>
    <w:rsid w:val="00DC0080"/>
    <w:rsid w:val="00DC0FFC"/>
    <w:rsid w:val="00DC3019"/>
    <w:rsid w:val="00DC3597"/>
    <w:rsid w:val="00DC37AA"/>
    <w:rsid w:val="00DC481F"/>
    <w:rsid w:val="00DC5E86"/>
    <w:rsid w:val="00DC653B"/>
    <w:rsid w:val="00DC6549"/>
    <w:rsid w:val="00DD149A"/>
    <w:rsid w:val="00DD1ACC"/>
    <w:rsid w:val="00DD1F01"/>
    <w:rsid w:val="00DD22E7"/>
    <w:rsid w:val="00DD2AA7"/>
    <w:rsid w:val="00DD2E8E"/>
    <w:rsid w:val="00DD63EE"/>
    <w:rsid w:val="00DD6CB7"/>
    <w:rsid w:val="00DD7CBA"/>
    <w:rsid w:val="00DE0C54"/>
    <w:rsid w:val="00DE130F"/>
    <w:rsid w:val="00DE512C"/>
    <w:rsid w:val="00DE56E1"/>
    <w:rsid w:val="00DE5C99"/>
    <w:rsid w:val="00DF0407"/>
    <w:rsid w:val="00DF0922"/>
    <w:rsid w:val="00DF09AA"/>
    <w:rsid w:val="00DF09CF"/>
    <w:rsid w:val="00DF0A8B"/>
    <w:rsid w:val="00DF1D52"/>
    <w:rsid w:val="00DF1DB3"/>
    <w:rsid w:val="00DF25F9"/>
    <w:rsid w:val="00DF3DDA"/>
    <w:rsid w:val="00DF4509"/>
    <w:rsid w:val="00DF4FA4"/>
    <w:rsid w:val="00DF5D0A"/>
    <w:rsid w:val="00DF6155"/>
    <w:rsid w:val="00DF64A7"/>
    <w:rsid w:val="00DF72C0"/>
    <w:rsid w:val="00E01ABA"/>
    <w:rsid w:val="00E02C81"/>
    <w:rsid w:val="00E0350A"/>
    <w:rsid w:val="00E0415C"/>
    <w:rsid w:val="00E04164"/>
    <w:rsid w:val="00E04BBA"/>
    <w:rsid w:val="00E06B1D"/>
    <w:rsid w:val="00E079FF"/>
    <w:rsid w:val="00E07D9E"/>
    <w:rsid w:val="00E1438C"/>
    <w:rsid w:val="00E16BA7"/>
    <w:rsid w:val="00E175FD"/>
    <w:rsid w:val="00E20EA6"/>
    <w:rsid w:val="00E2100B"/>
    <w:rsid w:val="00E21315"/>
    <w:rsid w:val="00E214CD"/>
    <w:rsid w:val="00E21A6A"/>
    <w:rsid w:val="00E2290A"/>
    <w:rsid w:val="00E23D46"/>
    <w:rsid w:val="00E23F27"/>
    <w:rsid w:val="00E247DF"/>
    <w:rsid w:val="00E25E6F"/>
    <w:rsid w:val="00E31DAF"/>
    <w:rsid w:val="00E32273"/>
    <w:rsid w:val="00E35707"/>
    <w:rsid w:val="00E35751"/>
    <w:rsid w:val="00E3698F"/>
    <w:rsid w:val="00E36D29"/>
    <w:rsid w:val="00E41353"/>
    <w:rsid w:val="00E41807"/>
    <w:rsid w:val="00E423C6"/>
    <w:rsid w:val="00E43785"/>
    <w:rsid w:val="00E439EB"/>
    <w:rsid w:val="00E43F6A"/>
    <w:rsid w:val="00E44FA5"/>
    <w:rsid w:val="00E47798"/>
    <w:rsid w:val="00E509A6"/>
    <w:rsid w:val="00E568FF"/>
    <w:rsid w:val="00E6031D"/>
    <w:rsid w:val="00E62C09"/>
    <w:rsid w:val="00E63A3B"/>
    <w:rsid w:val="00E64B80"/>
    <w:rsid w:val="00E6616E"/>
    <w:rsid w:val="00E66FA5"/>
    <w:rsid w:val="00E67395"/>
    <w:rsid w:val="00E7244D"/>
    <w:rsid w:val="00E72786"/>
    <w:rsid w:val="00E72A08"/>
    <w:rsid w:val="00E73964"/>
    <w:rsid w:val="00E73DEC"/>
    <w:rsid w:val="00E74FFB"/>
    <w:rsid w:val="00E75DC2"/>
    <w:rsid w:val="00E775E6"/>
    <w:rsid w:val="00E8220C"/>
    <w:rsid w:val="00E840B9"/>
    <w:rsid w:val="00E85678"/>
    <w:rsid w:val="00E85D47"/>
    <w:rsid w:val="00E864DA"/>
    <w:rsid w:val="00E869F3"/>
    <w:rsid w:val="00E9079E"/>
    <w:rsid w:val="00E90C80"/>
    <w:rsid w:val="00E90F79"/>
    <w:rsid w:val="00E91286"/>
    <w:rsid w:val="00E9219B"/>
    <w:rsid w:val="00E93D7D"/>
    <w:rsid w:val="00E93E90"/>
    <w:rsid w:val="00E950C2"/>
    <w:rsid w:val="00E95520"/>
    <w:rsid w:val="00E9611E"/>
    <w:rsid w:val="00E96C78"/>
    <w:rsid w:val="00EA21B5"/>
    <w:rsid w:val="00EA32C0"/>
    <w:rsid w:val="00EA3A04"/>
    <w:rsid w:val="00EA3ED1"/>
    <w:rsid w:val="00EA643B"/>
    <w:rsid w:val="00EB12DE"/>
    <w:rsid w:val="00EB1B3A"/>
    <w:rsid w:val="00EB5668"/>
    <w:rsid w:val="00EB63B0"/>
    <w:rsid w:val="00EB63B4"/>
    <w:rsid w:val="00EB68A6"/>
    <w:rsid w:val="00EC0CA5"/>
    <w:rsid w:val="00EC149B"/>
    <w:rsid w:val="00EC1AFA"/>
    <w:rsid w:val="00EC272E"/>
    <w:rsid w:val="00EC3859"/>
    <w:rsid w:val="00EC71D8"/>
    <w:rsid w:val="00EC7C2E"/>
    <w:rsid w:val="00ED4206"/>
    <w:rsid w:val="00ED439E"/>
    <w:rsid w:val="00ED49D8"/>
    <w:rsid w:val="00ED4D2D"/>
    <w:rsid w:val="00EE10BF"/>
    <w:rsid w:val="00EE1FAC"/>
    <w:rsid w:val="00EE2378"/>
    <w:rsid w:val="00EE2A8E"/>
    <w:rsid w:val="00EE63AB"/>
    <w:rsid w:val="00EE6638"/>
    <w:rsid w:val="00EE6E0B"/>
    <w:rsid w:val="00EF02A7"/>
    <w:rsid w:val="00EF10E9"/>
    <w:rsid w:val="00EF2071"/>
    <w:rsid w:val="00EF6449"/>
    <w:rsid w:val="00EF7073"/>
    <w:rsid w:val="00EF7461"/>
    <w:rsid w:val="00F0080B"/>
    <w:rsid w:val="00F008B4"/>
    <w:rsid w:val="00F00C0C"/>
    <w:rsid w:val="00F00D34"/>
    <w:rsid w:val="00F0130D"/>
    <w:rsid w:val="00F027A4"/>
    <w:rsid w:val="00F031DC"/>
    <w:rsid w:val="00F04AD6"/>
    <w:rsid w:val="00F04F90"/>
    <w:rsid w:val="00F06074"/>
    <w:rsid w:val="00F06286"/>
    <w:rsid w:val="00F07E73"/>
    <w:rsid w:val="00F101CC"/>
    <w:rsid w:val="00F111A7"/>
    <w:rsid w:val="00F11CA2"/>
    <w:rsid w:val="00F135D7"/>
    <w:rsid w:val="00F15DB1"/>
    <w:rsid w:val="00F2110A"/>
    <w:rsid w:val="00F221D4"/>
    <w:rsid w:val="00F2244C"/>
    <w:rsid w:val="00F23669"/>
    <w:rsid w:val="00F23F5E"/>
    <w:rsid w:val="00F258EF"/>
    <w:rsid w:val="00F25FFC"/>
    <w:rsid w:val="00F262CC"/>
    <w:rsid w:val="00F267AD"/>
    <w:rsid w:val="00F27236"/>
    <w:rsid w:val="00F31C2D"/>
    <w:rsid w:val="00F3239B"/>
    <w:rsid w:val="00F33AFC"/>
    <w:rsid w:val="00F35665"/>
    <w:rsid w:val="00F35955"/>
    <w:rsid w:val="00F36924"/>
    <w:rsid w:val="00F36BDE"/>
    <w:rsid w:val="00F401BD"/>
    <w:rsid w:val="00F41071"/>
    <w:rsid w:val="00F43303"/>
    <w:rsid w:val="00F43CF6"/>
    <w:rsid w:val="00F44DBE"/>
    <w:rsid w:val="00F508D0"/>
    <w:rsid w:val="00F50D96"/>
    <w:rsid w:val="00F532C1"/>
    <w:rsid w:val="00F549E7"/>
    <w:rsid w:val="00F550D7"/>
    <w:rsid w:val="00F556D9"/>
    <w:rsid w:val="00F5576B"/>
    <w:rsid w:val="00F560BF"/>
    <w:rsid w:val="00F56F32"/>
    <w:rsid w:val="00F60153"/>
    <w:rsid w:val="00F60619"/>
    <w:rsid w:val="00F624BE"/>
    <w:rsid w:val="00F62ED5"/>
    <w:rsid w:val="00F63807"/>
    <w:rsid w:val="00F63E55"/>
    <w:rsid w:val="00F644FB"/>
    <w:rsid w:val="00F66387"/>
    <w:rsid w:val="00F66C64"/>
    <w:rsid w:val="00F70653"/>
    <w:rsid w:val="00F70AB5"/>
    <w:rsid w:val="00F728CF"/>
    <w:rsid w:val="00F729D9"/>
    <w:rsid w:val="00F73122"/>
    <w:rsid w:val="00F73125"/>
    <w:rsid w:val="00F732F9"/>
    <w:rsid w:val="00F73495"/>
    <w:rsid w:val="00F74D3B"/>
    <w:rsid w:val="00F74E04"/>
    <w:rsid w:val="00F75C79"/>
    <w:rsid w:val="00F76316"/>
    <w:rsid w:val="00F7666E"/>
    <w:rsid w:val="00F7690A"/>
    <w:rsid w:val="00F7780A"/>
    <w:rsid w:val="00F77B4C"/>
    <w:rsid w:val="00F80593"/>
    <w:rsid w:val="00F8174D"/>
    <w:rsid w:val="00F81B72"/>
    <w:rsid w:val="00F82AA8"/>
    <w:rsid w:val="00F84A16"/>
    <w:rsid w:val="00F85269"/>
    <w:rsid w:val="00F8763E"/>
    <w:rsid w:val="00F9052B"/>
    <w:rsid w:val="00F90619"/>
    <w:rsid w:val="00F91057"/>
    <w:rsid w:val="00F91416"/>
    <w:rsid w:val="00F91564"/>
    <w:rsid w:val="00F922E2"/>
    <w:rsid w:val="00F92729"/>
    <w:rsid w:val="00F943DE"/>
    <w:rsid w:val="00F9710C"/>
    <w:rsid w:val="00F973F4"/>
    <w:rsid w:val="00FA03E7"/>
    <w:rsid w:val="00FA1E4A"/>
    <w:rsid w:val="00FA2A2D"/>
    <w:rsid w:val="00FA380F"/>
    <w:rsid w:val="00FA390D"/>
    <w:rsid w:val="00FA6F2B"/>
    <w:rsid w:val="00FA763F"/>
    <w:rsid w:val="00FA7D5C"/>
    <w:rsid w:val="00FA7E0B"/>
    <w:rsid w:val="00FA7E43"/>
    <w:rsid w:val="00FB1D94"/>
    <w:rsid w:val="00FB3B34"/>
    <w:rsid w:val="00FB3DF8"/>
    <w:rsid w:val="00FB4C42"/>
    <w:rsid w:val="00FB6550"/>
    <w:rsid w:val="00FB781A"/>
    <w:rsid w:val="00FC0D79"/>
    <w:rsid w:val="00FC0DEC"/>
    <w:rsid w:val="00FC27F8"/>
    <w:rsid w:val="00FC3DD3"/>
    <w:rsid w:val="00FC4143"/>
    <w:rsid w:val="00FC5B1A"/>
    <w:rsid w:val="00FC685B"/>
    <w:rsid w:val="00FC706F"/>
    <w:rsid w:val="00FC7C60"/>
    <w:rsid w:val="00FD0377"/>
    <w:rsid w:val="00FD1EA0"/>
    <w:rsid w:val="00FD36AC"/>
    <w:rsid w:val="00FD419A"/>
    <w:rsid w:val="00FD4EB4"/>
    <w:rsid w:val="00FD581F"/>
    <w:rsid w:val="00FD5F4E"/>
    <w:rsid w:val="00FD798A"/>
    <w:rsid w:val="00FD7B26"/>
    <w:rsid w:val="00FD7FEE"/>
    <w:rsid w:val="00FE02FF"/>
    <w:rsid w:val="00FE07F9"/>
    <w:rsid w:val="00FE1C3F"/>
    <w:rsid w:val="00FE1F92"/>
    <w:rsid w:val="00FE3959"/>
    <w:rsid w:val="00FE6018"/>
    <w:rsid w:val="00FE67D4"/>
    <w:rsid w:val="00FE67E6"/>
    <w:rsid w:val="00FE7F57"/>
    <w:rsid w:val="00FF015B"/>
    <w:rsid w:val="00FF17AA"/>
    <w:rsid w:val="00FF6CCD"/>
    <w:rsid w:val="00FF7359"/>
    <w:rsid w:val="00FF75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083DD59"/>
  <w15:chartTrackingRefBased/>
  <w15:docId w15:val="{CA10B94E-7927-4E3F-BCC3-1961451DF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A1160A"/>
  </w:style>
  <w:style w:type="paragraph" w:styleId="Heading1">
    <w:name w:val="heading 1"/>
    <w:basedOn w:val="Normal"/>
    <w:next w:val="Normal"/>
    <w:link w:val="Heading1Char"/>
    <w:uiPriority w:val="9"/>
    <w:qFormat/>
    <w:rsid w:val="00C8255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8255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93F2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B51D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1160A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A92793"/>
    <w:rPr>
      <w:color w:val="808080"/>
    </w:rPr>
  </w:style>
  <w:style w:type="paragraph" w:customStyle="1" w:styleId="Default">
    <w:name w:val="Default"/>
    <w:rsid w:val="0043579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61C0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1C02"/>
  </w:style>
  <w:style w:type="paragraph" w:styleId="Footer">
    <w:name w:val="footer"/>
    <w:basedOn w:val="Normal"/>
    <w:link w:val="FooterChar"/>
    <w:uiPriority w:val="99"/>
    <w:unhideWhenUsed/>
    <w:rsid w:val="00861C0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61C02"/>
  </w:style>
  <w:style w:type="character" w:customStyle="1" w:styleId="Heading1Char">
    <w:name w:val="Heading 1 Char"/>
    <w:basedOn w:val="DefaultParagraphFont"/>
    <w:link w:val="Heading1"/>
    <w:uiPriority w:val="9"/>
    <w:rsid w:val="00C8255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8255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93F2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4B51DF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Hyperlink">
    <w:name w:val="Hyperlink"/>
    <w:basedOn w:val="DefaultParagraphFont"/>
    <w:uiPriority w:val="99"/>
    <w:unhideWhenUsed/>
    <w:rsid w:val="00531F2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31F2B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0A5D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E90C80"/>
    <w:pPr>
      <w:spacing w:after="0" w:line="240" w:lineRule="auto"/>
    </w:pPr>
    <w:rPr>
      <w:lang w:val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677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6772"/>
    <w:rPr>
      <w:rFonts w:ascii="Segoe UI" w:hAnsi="Segoe UI" w:cs="Segoe UI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552C0F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751085"/>
    <w:pPr>
      <w:tabs>
        <w:tab w:val="right" w:leader="dot" w:pos="9111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540B2"/>
    <w:pPr>
      <w:tabs>
        <w:tab w:val="left" w:pos="660"/>
        <w:tab w:val="right" w:leader="dot" w:pos="9111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E9611E"/>
    <w:pPr>
      <w:tabs>
        <w:tab w:val="left" w:pos="880"/>
        <w:tab w:val="right" w:leader="dot" w:pos="9111"/>
      </w:tabs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552C0F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415BE9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415BE9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415BE9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415BE9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415BE9"/>
    <w:pPr>
      <w:spacing w:after="100"/>
      <w:ind w:left="1760"/>
    </w:pPr>
    <w:rPr>
      <w:rFonts w:eastAsiaTheme="minorEastAsia"/>
    </w:rPr>
  </w:style>
  <w:style w:type="character" w:customStyle="1" w:styleId="tlid-translation">
    <w:name w:val="tlid-translation"/>
    <w:basedOn w:val="DefaultParagraphFont"/>
    <w:rsid w:val="004C1F0F"/>
  </w:style>
  <w:style w:type="character" w:styleId="UnresolvedMention">
    <w:name w:val="Unresolved Mention"/>
    <w:basedOn w:val="DefaultParagraphFont"/>
    <w:uiPriority w:val="99"/>
    <w:semiHidden/>
    <w:unhideWhenUsed/>
    <w:rsid w:val="00D7549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27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362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6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52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476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287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46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161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797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713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17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80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056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72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138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709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129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307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6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37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316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242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612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362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33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156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650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768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579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11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01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43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384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112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92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606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65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7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379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268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315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616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967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326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970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043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04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282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097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439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5195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194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73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537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088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16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269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366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90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32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51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815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45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437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033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484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094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900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7716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183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719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964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13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197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481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252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143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760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114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6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019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562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695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90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9568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729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398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3195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25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1243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872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983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248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577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43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317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92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27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577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188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00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546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80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988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613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829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0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6812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865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97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219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29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2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358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867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431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502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789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213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882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10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111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266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685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377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32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349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68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418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08C4FB-DF6F-4FC9-907C-2AB9FC84F6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098</Words>
  <Characters>626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fi.agustian@gmail.com</dc:creator>
  <cp:keywords/>
  <dc:description/>
  <cp:lastModifiedBy>ASUS</cp:lastModifiedBy>
  <cp:revision>2</cp:revision>
  <cp:lastPrinted>2019-01-18T11:37:00Z</cp:lastPrinted>
  <dcterms:created xsi:type="dcterms:W3CDTF">2019-08-20T14:41:00Z</dcterms:created>
  <dcterms:modified xsi:type="dcterms:W3CDTF">2019-08-20T1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1427b4c-26bf-3b32-beef-c515dfcf8b6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